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commentRangeStart w:id="0"/>
      <w:r>
        <w:t>Abstract</w:t>
      </w:r>
      <w:commentRangeEnd w:id="0"/>
      <w:r w:rsidR="001B569A">
        <w:rPr>
          <w:rStyle w:val="CommentReference"/>
          <w:rFonts w:asciiTheme="minorHAnsi" w:eastAsiaTheme="minorHAnsi" w:hAnsiTheme="minorHAnsi" w:cstheme="minorBidi"/>
          <w:b w:val="0"/>
          <w:bCs w:val="0"/>
          <w:lang w:val="en-GB" w:bidi="ar-SA"/>
        </w:rPr>
        <w:commentReference w:id="0"/>
      </w:r>
    </w:p>
    <w:p w:rsidR="00BD129C" w:rsidRPr="00BD129C" w:rsidRDefault="00BD129C" w:rsidP="00BD129C">
      <w:pPr>
        <w:spacing w:line="360" w:lineRule="auto"/>
        <w:jc w:val="both"/>
      </w:pPr>
      <w:r w:rsidRPr="00BD129C">
        <w:rPr>
          <w:b/>
        </w:rPr>
        <w:t>Background:</w:t>
      </w:r>
      <w:r w:rsidRPr="00BD129C">
        <w:t> Diseases often have varying levels of severity, and different systems for categorising disease severity exist. Information about the health related quality of life (</w:t>
      </w:r>
      <w:proofErr w:type="spellStart"/>
      <w:r w:rsidRPr="00BD129C">
        <w:t>HRQoL</w:t>
      </w:r>
      <w:proofErr w:type="spellEnd"/>
      <w:r w:rsidRPr="00BD129C">
        <w:t xml:space="preserve">) and the costs of treating a disease may only be available reported using different categorisation systems. To be used in health economic models, mapping between the categories is required. </w:t>
      </w:r>
      <w:r w:rsidR="001B569A">
        <w:t>Using stroke as a case study, t</w:t>
      </w:r>
      <w:r w:rsidRPr="00BD129C">
        <w:t xml:space="preserve">his paper describes a method for mapping </w:t>
      </w:r>
      <w:proofErr w:type="spellStart"/>
      <w:r w:rsidRPr="00BD129C">
        <w:t>HRQoL</w:t>
      </w:r>
      <w:proofErr w:type="spellEnd"/>
      <w:r w:rsidRPr="00BD129C">
        <w:t xml:space="preserve"> from more (seven) to fewer (three) categories in a way which does not </w:t>
      </w:r>
      <w:r w:rsidR="001B569A">
        <w:t>underestimate</w:t>
      </w:r>
      <w:r w:rsidRPr="00BD129C">
        <w:t xml:space="preserve"> the statistical uncertainty involved in doing so.   </w:t>
      </w:r>
    </w:p>
    <w:p w:rsidR="00BD129C" w:rsidRPr="00BD129C" w:rsidRDefault="00BD129C" w:rsidP="00BD129C">
      <w:pPr>
        <w:spacing w:line="360" w:lineRule="auto"/>
        <w:jc w:val="both"/>
      </w:pPr>
      <w:r w:rsidRPr="00BD129C">
        <w:rPr>
          <w:b/>
        </w:rPr>
        <w:t>Methods:</w:t>
      </w:r>
      <w:r w:rsidRPr="00BD129C">
        <w:t xml:space="preserve"> Summary data </w:t>
      </w:r>
      <w:r w:rsidR="001B569A">
        <w:t xml:space="preserve">on the proportions in different disease categories and the </w:t>
      </w:r>
      <w:proofErr w:type="spellStart"/>
      <w:r w:rsidR="001B569A">
        <w:t>HRQoL</w:t>
      </w:r>
      <w:proofErr w:type="spellEnd"/>
      <w:r w:rsidR="001B569A">
        <w:t xml:space="preserve"> in each state</w:t>
      </w:r>
      <w:r w:rsidRPr="00BD129C">
        <w:t xml:space="preserve"> was used alongside other sources to generate estimates of the mean </w:t>
      </w:r>
      <w:proofErr w:type="spellStart"/>
      <w:r w:rsidRPr="00BD129C">
        <w:t>HRQoL</w:t>
      </w:r>
      <w:proofErr w:type="spellEnd"/>
      <w:r w:rsidRPr="00BD129C">
        <w:t xml:space="preserve"> in each of the three categories </w:t>
      </w:r>
      <w:r w:rsidR="001B569A">
        <w:t xml:space="preserve">for which cost data were available. These estimates incorporate the </w:t>
      </w:r>
      <w:r w:rsidRPr="00BD129C">
        <w:t xml:space="preserve">known uncertainty about the expected </w:t>
      </w:r>
      <w:proofErr w:type="spellStart"/>
      <w:r w:rsidRPr="00BD129C">
        <w:t>HRQoL</w:t>
      </w:r>
      <w:proofErr w:type="spellEnd"/>
      <w:r w:rsidRPr="00BD129C">
        <w:t xml:space="preserve"> in each of the seven states and known uncertainty about the distribution of the seven categories within each of the three categories. The approach was used to generate </w:t>
      </w:r>
      <w:proofErr w:type="spellStart"/>
      <w:r w:rsidRPr="00BD129C">
        <w:t>HRQoL</w:t>
      </w:r>
      <w:proofErr w:type="spellEnd"/>
      <w:r w:rsidRPr="00BD129C">
        <w:t xml:space="preserve"> multipliers, rather than just </w:t>
      </w:r>
      <w:proofErr w:type="spellStart"/>
      <w:r w:rsidRPr="00BD129C">
        <w:t>HRQoL</w:t>
      </w:r>
      <w:proofErr w:type="spellEnd"/>
      <w:r w:rsidRPr="00BD129C">
        <w:t xml:space="preserve"> values, in order to allow estimates of the effect of diseases to be applied to populations with different baseline </w:t>
      </w:r>
      <w:proofErr w:type="spellStart"/>
      <w:r w:rsidRPr="00BD129C">
        <w:t>HRQoL</w:t>
      </w:r>
      <w:proofErr w:type="spellEnd"/>
      <w:r w:rsidRPr="00BD129C">
        <w:t xml:space="preserve"> levels.</w:t>
      </w:r>
    </w:p>
    <w:p w:rsidR="00BD129C" w:rsidRPr="00BD129C" w:rsidRDefault="00BD129C" w:rsidP="00BD129C">
      <w:pPr>
        <w:spacing w:line="360" w:lineRule="auto"/>
        <w:jc w:val="both"/>
      </w:pPr>
      <w:r w:rsidRPr="00BD129C">
        <w:rPr>
          <w:b/>
        </w:rPr>
        <w:t>Results:</w:t>
      </w:r>
      <w:r w:rsidRPr="00BD129C">
        <w:t xml:space="preserve"> Estimates of mean </w:t>
      </w:r>
      <w:proofErr w:type="spellStart"/>
      <w:r w:rsidRPr="00BD129C">
        <w:t>HRQoL</w:t>
      </w:r>
      <w:proofErr w:type="spellEnd"/>
      <w:r w:rsidRPr="00BD129C">
        <w:t xml:space="preserve"> were produced for each of the three categories incorporating the above uncertainties, so both cost and </w:t>
      </w:r>
      <w:proofErr w:type="spellStart"/>
      <w:r w:rsidRPr="00BD129C">
        <w:t>HRQoL</w:t>
      </w:r>
      <w:proofErr w:type="spellEnd"/>
      <w:r w:rsidRPr="00BD129C">
        <w:t xml:space="preserve"> were available to be used at the same level of aggregation within an economic model.</w:t>
      </w:r>
    </w:p>
    <w:p w:rsidR="00BD129C" w:rsidRPr="00BD129C" w:rsidRDefault="00BD129C" w:rsidP="00BD129C">
      <w:pPr>
        <w:spacing w:line="360" w:lineRule="auto"/>
        <w:jc w:val="both"/>
      </w:pPr>
      <w:r w:rsidRPr="00BD129C">
        <w:rPr>
          <w:b/>
        </w:rPr>
        <w:t>Limitations:</w:t>
      </w:r>
      <w:r w:rsidRPr="00BD129C">
        <w:t xml:space="preserve"> A number of assumptions needed to be made in order to produce estimates of the </w:t>
      </w:r>
      <w:proofErr w:type="spellStart"/>
      <w:r w:rsidRPr="00BD129C">
        <w:t>HRQoL</w:t>
      </w:r>
      <w:proofErr w:type="spellEnd"/>
      <w:r w:rsidRPr="00BD129C">
        <w:t xml:space="preserve"> in each of the reduced states.</w:t>
      </w:r>
    </w:p>
    <w:p w:rsidR="00BD129C" w:rsidRPr="00BD129C" w:rsidRDefault="00BD129C" w:rsidP="00BD129C">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rsidR="0090212F" w:rsidRDefault="0090212F" w:rsidP="007E2AF9">
      <w:pPr>
        <w:rPr>
          <w:lang w:val="en-US" w:bidi="en-US"/>
        </w:rPr>
      </w:pPr>
    </w:p>
    <w:p w:rsidR="0090212F" w:rsidRDefault="0090212F" w:rsidP="007E2AF9">
      <w:pPr>
        <w:rPr>
          <w:lang w:val="en-US" w:bidi="en-US"/>
        </w:rPr>
        <w:sectPr w:rsidR="0090212F" w:rsidSect="002958F0">
          <w:footerReference w:type="default" r:id="rId10"/>
          <w:pgSz w:w="11906" w:h="16838"/>
          <w:pgMar w:top="1440" w:right="1440" w:bottom="1440" w:left="1440" w:header="708" w:footer="708" w:gutter="0"/>
          <w:lnNumType w:countBy="1"/>
          <w:cols w:space="708"/>
          <w:docGrid w:linePitch="360"/>
        </w:sectPr>
      </w:pPr>
    </w:p>
    <w:p w:rsidR="000D28AB" w:rsidRDefault="000D28AB" w:rsidP="000D28AB">
      <w:pPr>
        <w:pStyle w:val="Heading1"/>
      </w:pPr>
      <w:r>
        <w:lastRenderedPageBreak/>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w:t>
      </w:r>
      <w:r w:rsidR="001B569A">
        <w:t xml:space="preserve">uses </w:t>
      </w:r>
      <w:r w:rsidR="002A4372">
        <w:t xml:space="preserve">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4E6CD8" w:rsidRPr="003650BD">
        <w:instrText>ADDIN CSL_CITATION { "citationItems" : [ { "id" : "ITEM-1", "itemData" : { "DOI" : "10.1093/bmb/ldr049",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4C25D9" w:rsidRPr="003650BD">
        <w:rPr>
          <w:noProof/>
        </w:rPr>
        <w:t>(1)</w:t>
      </w:r>
      <w:r w:rsidR="004C25D9" w:rsidRPr="003650BD">
        <w:fldChar w:fldCharType="end"/>
      </w:r>
      <w:r w:rsidR="007518F5">
        <w:t xml:space="preserve"> </w:t>
      </w:r>
    </w:p>
    <w:p w:rsidR="007518F5" w:rsidRDefault="002A4372" w:rsidP="002A4372">
      <w:pPr>
        <w:spacing w:line="360" w:lineRule="auto"/>
        <w:jc w:val="both"/>
      </w:pPr>
      <w:r>
        <w:t xml:space="preserve">We </w:t>
      </w:r>
      <w:r w:rsidR="001B569A">
        <w:t>provide</w:t>
      </w:r>
      <w:r>
        <w:t xml:space="preserve"> two </w:t>
      </w:r>
      <w:r w:rsidR="001B569A">
        <w:t>case studies</w:t>
      </w:r>
      <w:r>
        <w:t xml:space="preserve">.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 xml:space="preserve">The method described was developed when </w:t>
      </w:r>
      <w:r w:rsidR="001B569A">
        <w:t xml:space="preserve">constructing </w:t>
      </w:r>
      <w:r>
        <w:t>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w:t>
      </w:r>
      <w:r w:rsidR="001B569A">
        <w:t xml:space="preserve">OACs </w:t>
      </w:r>
      <w:r>
        <w:t xml:space="preserve">are intended to prevent. </w:t>
      </w:r>
      <w:commentRangeStart w:id="1"/>
      <w:r w:rsidR="005D6A01">
        <w:t xml:space="preserve">It is for this reason that it was considered advantageous to use </w:t>
      </w:r>
      <w:proofErr w:type="spellStart"/>
      <w:r w:rsidR="001B569A">
        <w:t>HRQoL</w:t>
      </w:r>
      <w:proofErr w:type="spellEnd"/>
      <w:r w:rsidR="001B569A">
        <w:t xml:space="preserve"> </w:t>
      </w:r>
      <w:r w:rsidR="005D6A01">
        <w:t>estimates based on the same group of patients.</w:t>
      </w:r>
      <w:commentRangeEnd w:id="1"/>
      <w:r w:rsidR="001B569A">
        <w:rPr>
          <w:rStyle w:val="CommentReference"/>
        </w:rPr>
        <w:commentReference w:id="1"/>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in each of these </w:t>
      </w:r>
      <w:r w:rsidR="004C25D9">
        <w:t>health states</w:t>
      </w:r>
      <w:r w:rsidRPr="007A1D5D">
        <w:t xml:space="preserve">. </w:t>
      </w:r>
      <w:r w:rsidR="00585CB9">
        <w:t xml:space="preserve">Then, we need to be able to state an </w:t>
      </w:r>
      <w:r w:rsidR="00585CB9">
        <w:lastRenderedPageBreak/>
        <w:t>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4E6CD8">
        <w:instrText>ADDIN CSL_CITATION { "citationItems" : [ { "id" : "ITEM-1", "itemData" : { "DOI" : "10.1161/01.STR.19.5.604",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336D04">
        <w:fldChar w:fldCharType="separate"/>
      </w:r>
      <w:r w:rsidR="004C25D9" w:rsidRPr="004C25D9">
        <w:rPr>
          <w:noProof/>
        </w:rPr>
        <w:t>(3)</w:t>
      </w:r>
      <w:r w:rsidR="00336D04">
        <w:fldChar w:fldCharType="end"/>
      </w:r>
      <w:r>
        <w:t>, and originally based on a 1957 paper by J Rankin.</w:t>
      </w:r>
      <w:r w:rsidR="00336D04">
        <w:fldChar w:fldCharType="begin" w:fldLock="1"/>
      </w:r>
      <w:r w:rsidR="004E6CD8">
        <w:instrText>ADDIN CSL_CITATION { "citationItems" : [ { "id" : "ITEM-1", "itemData" : {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336D04">
        <w:fldChar w:fldCharType="separate"/>
      </w:r>
      <w:r w:rsidR="004C25D9" w:rsidRPr="004C25D9">
        <w:rPr>
          <w:noProof/>
        </w:rPr>
        <w:t>(4)</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4E6CD8">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336D04">
        <w:fldChar w:fldCharType="separate"/>
      </w:r>
      <w:r w:rsidR="004C25D9" w:rsidRPr="004C25D9">
        <w:rPr>
          <w:noProof/>
        </w:rPr>
        <w:t>(5)</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w:t>
      </w:r>
      <w:r w:rsidR="001B569A">
        <w:t xml:space="preserve">source </w:t>
      </w:r>
      <w:r>
        <w:t xml:space="preserve">paper </w:t>
      </w:r>
      <w:r w:rsidR="000D0043">
        <w:t>used data from the Oxford Vascular Study (OXVASC)</w:t>
      </w:r>
      <w:r w:rsidR="00431A06">
        <w:t>.</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1B569A">
        <w:t>, England</w:t>
      </w:r>
      <w:r w:rsidR="000D0043">
        <w:t>.</w:t>
      </w:r>
      <w:r w:rsidR="00336D04">
        <w:fldChar w:fldCharType="begin" w:fldLock="1"/>
      </w:r>
      <w:r w:rsidR="004E6CD8">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6)" }, "properties" : { "noteIndex" : 0 }, "schema" : "https://github.com/citation-style-language/schema/raw/master/csl-citation.json" }</w:instrText>
      </w:r>
      <w:r w:rsidR="00336D04">
        <w:fldChar w:fldCharType="separate"/>
      </w:r>
      <w:r w:rsidR="004C25D9" w:rsidRPr="004C25D9">
        <w:rPr>
          <w:noProof/>
        </w:rPr>
        <w:t>(6)</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w:t>
      </w:r>
      <w:proofErr w:type="spellStart"/>
      <w:r w:rsidR="001B569A">
        <w:t>EuroQoL</w:t>
      </w:r>
      <w:proofErr w:type="spellEnd"/>
      <w:r w:rsidR="001B569A">
        <w:t xml:space="preserve"> 5 Dimension (EQ-5D) tool</w:t>
      </w:r>
      <w:r w:rsidR="00843868">
        <w:t xml:space="preserve">. Based on this, the EQ-5D utilities associated with each state were estimated and reported.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The ordinary least squares (OLS) based mean estimates for the utility associated with each state, combined with the standard deviations around these mean estimates, were also reported</w:t>
      </w:r>
      <w:r w:rsidR="0015167B">
        <w:t xml:space="preserve"> in the source paper</w:t>
      </w:r>
      <w:r w:rsidR="00BE67CC">
        <w:t>.</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047E69">
        <w:t xml:space="preserve">Table </w:t>
      </w:r>
      <w:r w:rsidR="00047E69">
        <w:rPr>
          <w:noProof/>
        </w:rPr>
        <w:t>1</w:t>
      </w:r>
      <w:r w:rsidR="00336D04">
        <w:fldChar w:fldCharType="end"/>
      </w:r>
      <w:r w:rsidR="00585CB9">
        <w:t xml:space="preserve">. For the first example, we </w:t>
      </w:r>
      <w:r w:rsidR="001B569A">
        <w:t xml:space="preserve">assumed that </w:t>
      </w:r>
      <w:r w:rsidR="00585CB9">
        <w:t xml:space="preserve">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15167B" w:rsidRDefault="005B51A6" w:rsidP="004C25D9">
      <w:pPr>
        <w:spacing w:line="360" w:lineRule="auto"/>
        <w:jc w:val="center"/>
      </w:pPr>
      <w:r>
        <w:lastRenderedPageBreak/>
        <w:t>[</w:t>
      </w:r>
      <w:r>
        <w:fldChar w:fldCharType="begin"/>
      </w:r>
      <w:r>
        <w:instrText xml:space="preserve"> REF _Ref331416679 \h </w:instrText>
      </w:r>
      <w:r>
        <w:fldChar w:fldCharType="separate"/>
      </w:r>
      <w:r w:rsidR="00047E69">
        <w:t xml:space="preserve">Table </w:t>
      </w:r>
      <w:r w:rsidR="00047E69">
        <w:rPr>
          <w:noProof/>
        </w:rPr>
        <w:t>1</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42305F">
        <w:t xml:space="preserve">Figure </w:t>
      </w:r>
      <w:r w:rsidR="0042305F">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047E69">
        <w:t xml:space="preserve">Figure </w:t>
      </w:r>
      <w:r w:rsidR="00047E69">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r w:rsidR="00FD60BB">
        <w:t>In both examples the process is repeated 10,000 times.</w:t>
      </w:r>
    </w:p>
    <w:p w:rsidR="003650BD" w:rsidRDefault="003650BD" w:rsidP="003650BD">
      <w:pPr>
        <w:spacing w:line="360" w:lineRule="auto"/>
        <w:jc w:val="center"/>
      </w:pPr>
      <w:r>
        <w:t>[</w:t>
      </w:r>
      <w:r>
        <w:fldChar w:fldCharType="begin"/>
      </w:r>
      <w:r>
        <w:instrText xml:space="preserve"> REF _Ref331400926 \h  \* MERGEFORMAT </w:instrText>
      </w:r>
      <w:r>
        <w:fldChar w:fldCharType="separate"/>
      </w:r>
      <w:r w:rsidR="00047E69">
        <w:t xml:space="preserve">Figure </w:t>
      </w:r>
      <w:r w:rsidR="00047E69">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 MERGEFORMAT </w:instrText>
      </w:r>
      <w:r>
        <w:fldChar w:fldCharType="separate"/>
      </w:r>
      <w:r w:rsidR="00047E69">
        <w:t xml:space="preserve">Figure </w:t>
      </w:r>
      <w:r w:rsidR="00047E69">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3650BD" w:rsidRDefault="0022085B" w:rsidP="00892D63">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rsidRPr="0022085B">
        <w:t xml:space="preserve">) the proportion </w:t>
      </w:r>
      <w:r>
        <w:t xml:space="preserve">that dies </w:t>
      </w:r>
      <w:r w:rsidRPr="0022085B">
        <w:t xml:space="preserve">as a result of suffering a stroke is first simulated using a </w:t>
      </w:r>
      <w:commentRangeStart w:id="2"/>
      <w:r w:rsidRPr="0022085B">
        <w:t xml:space="preserve">binomial distribution. </w:t>
      </w:r>
      <w:commentRangeEnd w:id="2"/>
      <w:r w:rsidR="00892D63">
        <w:rPr>
          <w:rStyle w:val="CommentReference"/>
        </w:rPr>
        <w:commentReference w:id="2"/>
      </w:r>
      <w:r w:rsidRPr="0022085B">
        <w:t>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047E69">
        <w:t>Figure 2</w:t>
      </w:r>
      <w:r w:rsidR="00357E95">
        <w:fldChar w:fldCharType="end"/>
      </w:r>
      <w:r w:rsidR="006849D8">
        <w:t xml:space="preserve">). </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92D63" w:rsidRDefault="008B75EC" w:rsidP="00892D63">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to produce a large number of simulated </w:t>
      </w:r>
      <w:r>
        <w:t xml:space="preserve">utility distributions for </w:t>
      </w:r>
      <w:r w:rsidR="00835A98">
        <w:t xml:space="preserve">each state, </w:t>
      </w:r>
      <w:r>
        <w:t>a</w:t>
      </w:r>
      <w:r w:rsidR="006922C5">
        <w:t xml:space="preserve">ssuming that the distributions of values for each state followed a normal distribution. </w:t>
      </w:r>
      <w:r w:rsidR="00835A98">
        <w:t xml:space="preserve">This process allows parameter uncertainty at this stage to be propagated through to later stages rather than disregarded. </w:t>
      </w:r>
    </w:p>
    <w:p w:rsidR="003650BD" w:rsidRDefault="003650BD" w:rsidP="005B51A6">
      <w:pPr>
        <w:spacing w:line="360" w:lineRule="auto"/>
        <w:jc w:val="center"/>
      </w:pPr>
    </w:p>
    <w:p w:rsidR="00C6302C" w:rsidRDefault="00C6302C" w:rsidP="00C6302C">
      <w:pPr>
        <w:pStyle w:val="Heading3"/>
      </w:pPr>
      <w:r>
        <w:lastRenderedPageBreak/>
        <w:t>Converting simulated utility values into utility multipliers</w:t>
      </w:r>
    </w:p>
    <w:p w:rsidR="00C6302C" w:rsidRDefault="00892D63" w:rsidP="00C6302C">
      <w:pPr>
        <w:spacing w:line="360" w:lineRule="auto"/>
        <w:jc w:val="both"/>
      </w:pPr>
      <w:proofErr w:type="spellStart"/>
      <w:r>
        <w:t>HRQoL</w:t>
      </w:r>
      <w:proofErr w:type="spellEnd"/>
      <w:r>
        <w:t xml:space="preserve"> </w:t>
      </w:r>
      <w:r w:rsidR="00C6302C" w:rsidRPr="00C6302C">
        <w:t xml:space="preserve">multipliers rather than </w:t>
      </w:r>
      <w:proofErr w:type="spellStart"/>
      <w:r>
        <w:t>HRQoL</w:t>
      </w:r>
      <w:proofErr w:type="spellEnd"/>
      <w:r w:rsidR="000100A7">
        <w:t xml:space="preserve"> values themselves were used, so that the multipliers could be applied to populations with different baseline </w:t>
      </w:r>
      <w:proofErr w:type="spellStart"/>
      <w:r>
        <w:t>HRQoL</w:t>
      </w:r>
      <w:proofErr w:type="spellEnd"/>
      <w:r>
        <w:t xml:space="preserve"> </w:t>
      </w:r>
      <w:r w:rsidR="000100A7">
        <w:t>values. Producing utility multipliers in this way means that uncertainty in both the numerator and denominator values are</w:t>
      </w:r>
      <w:r>
        <w:t xml:space="preserve"> incorporated in the simulation. For example, the </w:t>
      </w:r>
      <w:proofErr w:type="spellStart"/>
      <w:r>
        <w:t>HRQoL</w:t>
      </w:r>
      <w:proofErr w:type="spellEnd"/>
      <w:r>
        <w:t xml:space="preserve"> values for </w:t>
      </w:r>
      <w:proofErr w:type="spellStart"/>
      <w:proofErr w:type="gramStart"/>
      <w:r>
        <w:t>mRS</w:t>
      </w:r>
      <w:proofErr w:type="spellEnd"/>
      <w:proofErr w:type="gramEnd"/>
      <w:r>
        <w:t xml:space="preserve"> state 2 were converted into multipliers by dividing each estimate drawn from the </w:t>
      </w:r>
      <w:proofErr w:type="spellStart"/>
      <w:r>
        <w:t>mRS</w:t>
      </w:r>
      <w:proofErr w:type="spellEnd"/>
      <w:r>
        <w:t xml:space="preserve"> state 2 </w:t>
      </w:r>
      <w:proofErr w:type="spellStart"/>
      <w:r>
        <w:t>HRQoL</w:t>
      </w:r>
      <w:proofErr w:type="spellEnd"/>
      <w:r>
        <w:t xml:space="preserve"> distribution by an corresponding estimate from the </w:t>
      </w:r>
      <w:proofErr w:type="spellStart"/>
      <w:r>
        <w:t>mRS</w:t>
      </w:r>
      <w:proofErr w:type="spellEnd"/>
      <w:r>
        <w:t xml:space="preserve"> state 0 </w:t>
      </w:r>
      <w:proofErr w:type="spellStart"/>
      <w:r>
        <w:t>HRQoL</w:t>
      </w:r>
      <w:proofErr w:type="spellEnd"/>
      <w:r>
        <w:t xml:space="preserve"> distribution, which was assumed to represent baseline </w:t>
      </w:r>
      <w:proofErr w:type="spellStart"/>
      <w:r>
        <w:t>HRQoL</w:t>
      </w:r>
      <w:proofErr w:type="spellEnd"/>
      <w:r>
        <w:t xml:space="preserve">. Other </w:t>
      </w:r>
      <w:proofErr w:type="spellStart"/>
      <w:r>
        <w:t>HRQoL</w:t>
      </w:r>
      <w:proofErr w:type="spellEnd"/>
      <w:r>
        <w:t xml:space="preserve"> multipliers were calculated similarly.</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047E69">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It would also be wrong to disregard parameter uncertainty due to the finite sample size on which these estimates are based</w:t>
      </w:r>
      <w:r w:rsidR="00844DCE">
        <w:t xml:space="preserve">. </w:t>
      </w:r>
      <w:r w:rsidR="00892D63">
        <w:t xml:space="preserve">For this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047E69">
        <w:t xml:space="preserve">Figure </w:t>
      </w:r>
      <w:r w:rsidR="00047E69">
        <w:rPr>
          <w:noProof/>
        </w:rPr>
        <w:t>3</w:t>
      </w:r>
      <w:r w:rsidR="00336D04">
        <w:fldChar w:fldCharType="end"/>
      </w:r>
      <w:r w:rsidR="00CC6261">
        <w:t>.</w:t>
      </w:r>
      <w:r w:rsidR="00844DCE">
        <w:t xml:space="preserve"> </w:t>
      </w:r>
    </w:p>
    <w:p w:rsidR="0090212F" w:rsidRDefault="0090212F" w:rsidP="0090212F">
      <w:pPr>
        <w:keepNext/>
        <w:jc w:val="center"/>
      </w:pPr>
      <w:r>
        <w:t>[</w:t>
      </w:r>
      <w:r>
        <w:fldChar w:fldCharType="begin"/>
      </w:r>
      <w:r>
        <w:instrText xml:space="preserve"> REF _Ref336020267 \h </w:instrText>
      </w:r>
      <w:r>
        <w:fldChar w:fldCharType="separate"/>
      </w:r>
      <w:r w:rsidR="00047E69">
        <w:t xml:space="preserve">Figure </w:t>
      </w:r>
      <w:r w:rsidR="00047E69">
        <w:rPr>
          <w:noProof/>
        </w:rPr>
        <w:t>3</w:t>
      </w:r>
      <w:r>
        <w:fldChar w:fldCharType="end"/>
      </w:r>
      <w:r>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lastRenderedPageBreak/>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047E69">
        <w:t xml:space="preserve">Table </w:t>
      </w:r>
      <w:r w:rsidR="00047E69">
        <w:rPr>
          <w:noProof/>
        </w:rPr>
        <w:t>7</w:t>
      </w:r>
      <w:r w:rsidR="00336D04">
        <w:fldChar w:fldCharType="end"/>
      </w:r>
      <w:r w:rsidR="00BB4688">
        <w:t xml:space="preserve"> below</w:t>
      </w:r>
      <w:r>
        <w:t xml:space="preserve">, and were previously reported in Holmes et al </w:t>
      </w:r>
      <w:r w:rsidR="00336D04">
        <w:fldChar w:fldCharType="begin" w:fldLock="1"/>
      </w:r>
      <w:r w:rsidR="004E6CD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7)" }, "properties" : { "noteIndex" : 0 }, "schema" : "https://github.com/citation-style-language/schema/raw/master/csl-citation.json" }</w:instrText>
      </w:r>
      <w:r w:rsidR="00336D04">
        <w:fldChar w:fldCharType="separate"/>
      </w:r>
      <w:r w:rsidR="004C25D9" w:rsidRPr="004C25D9">
        <w:rPr>
          <w:noProof/>
        </w:rPr>
        <w:t>(7)</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047E69">
        <w:t xml:space="preserve">Table </w:t>
      </w:r>
      <w:r w:rsidR="00047E69">
        <w:rPr>
          <w:noProof/>
        </w:rPr>
        <w:t>7</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was used, in which the distribution of predicted values was resampled with replacement to produce 1</w:t>
      </w:r>
      <w:r w:rsidR="00FD60BB">
        <w:t>0</w:t>
      </w:r>
      <w:r w:rsidR="007237BA">
        <w:t xml:space="preserve">,000 simulated datasets, and the mean values of each of these datasets recorded.  </w:t>
      </w:r>
    </w:p>
    <w:p w:rsidR="000D28AB" w:rsidRDefault="00F316CA" w:rsidP="004F46C2">
      <w:pPr>
        <w:pStyle w:val="Heading2"/>
      </w:pPr>
      <w:r>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42305F">
        <w:t xml:space="preserve">Table </w:t>
      </w:r>
      <w:r w:rsidR="0042305F">
        <w:rPr>
          <w:noProof/>
        </w:rPr>
        <w:t>8</w:t>
      </w:r>
      <w:r>
        <w:fldChar w:fldCharType="end"/>
      </w:r>
      <w:r w:rsidR="00937A05">
        <w:t xml:space="preserve"> </w:t>
      </w:r>
      <w:r w:rsidR="00F316CA">
        <w:t xml:space="preserve">below shows </w:t>
      </w:r>
      <w:r w:rsidR="00937A05">
        <w:t xml:space="preserve">the mean simulated proportions in the dead, independent and dependent stroke state, together with 95% </w:t>
      </w:r>
      <w:commentRangeStart w:id="3"/>
      <w:r w:rsidR="00C36C44">
        <w:t>predictive</w:t>
      </w:r>
      <w:r w:rsidR="00937A05">
        <w:t xml:space="preserve"> intervals</w:t>
      </w:r>
      <w:r w:rsidR="00C36C44">
        <w:t xml:space="preserve"> (95% </w:t>
      </w:r>
      <w:proofErr w:type="spellStart"/>
      <w:r w:rsidR="00C36C44">
        <w:t>P</w:t>
      </w:r>
      <w:r w:rsidR="00937A05">
        <w:t>rIs</w:t>
      </w:r>
      <w:commentRangeEnd w:id="3"/>
      <w:proofErr w:type="spellEnd"/>
      <w:r w:rsidR="00FD60BB">
        <w:rPr>
          <w:rStyle w:val="CommentReference"/>
        </w:rPr>
        <w:commentReference w:id="3"/>
      </w:r>
      <w:r w:rsidR="00937A05">
        <w:t>) as well as mean simulated utility multipliers associated with eac</w:t>
      </w:r>
      <w:r w:rsidR="00C36C44">
        <w:t xml:space="preserve">h of the states, also with 95% </w:t>
      </w:r>
      <w:proofErr w:type="spellStart"/>
      <w:r w:rsidR="00C36C44">
        <w:t>P</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w:t>
      </w:r>
      <w:r w:rsidR="00FD60BB">
        <w:t>nt state leads to quality of lif</w:t>
      </w:r>
      <w:r w:rsidR="00BF29D3">
        <w:t>e reducing by around one fifth</w:t>
      </w:r>
      <w:r w:rsidR="00FD60BB">
        <w:t xml:space="preserve"> compared with patients whose strokes had no lasting effect (</w:t>
      </w:r>
      <w:proofErr w:type="spellStart"/>
      <w:r w:rsidR="00FD60BB">
        <w:t>mRS</w:t>
      </w:r>
      <w:proofErr w:type="spellEnd"/>
      <w:r w:rsidR="00FD60BB">
        <w:t xml:space="preserve"> 0)</w:t>
      </w:r>
      <w:r w:rsidR="00BF29D3">
        <w:t>.</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42305F">
        <w:t xml:space="preserve">Table </w:t>
      </w:r>
      <w:r w:rsidR="0042305F">
        <w:rPr>
          <w:noProof/>
        </w:rPr>
        <w:t>8</w:t>
      </w:r>
      <w:r>
        <w:fldChar w:fldCharType="end"/>
      </w:r>
      <w:r>
        <w:t xml:space="preserve"> about here]</w:t>
      </w:r>
    </w:p>
    <w:p w:rsidR="00BF29D3" w:rsidRDefault="00BF29D3" w:rsidP="00BF29D3">
      <w:pPr>
        <w:pStyle w:val="Heading3"/>
      </w:pPr>
      <w:r>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42305F">
        <w:t xml:space="preserve">Table </w:t>
      </w:r>
      <w:r w:rsidR="0042305F">
        <w:rPr>
          <w:noProof/>
        </w:rPr>
        <w:t>10</w:t>
      </w:r>
      <w:r w:rsidR="00336D04">
        <w:fldChar w:fldCharType="end"/>
      </w:r>
      <w:r>
        <w:t xml:space="preserve">.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42305F">
        <w:t xml:space="preserve">Table </w:t>
      </w:r>
      <w:r w:rsidR="0042305F">
        <w:rPr>
          <w:noProof/>
        </w:rPr>
        <w:t>10</w:t>
      </w:r>
      <w:r>
        <w:fldChar w:fldCharType="end"/>
      </w:r>
      <w:r>
        <w:t xml:space="preserve"> about here]</w:t>
      </w:r>
    </w:p>
    <w:p w:rsidR="000D28AB" w:rsidRDefault="009E25B0" w:rsidP="000D28AB">
      <w:pPr>
        <w:pStyle w:val="Heading3"/>
      </w:pPr>
      <w:r>
        <w:lastRenderedPageBreak/>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pPr>
      <w:r>
        <w:t xml:space="preserve"> </w:t>
      </w:r>
      <w:r w:rsidR="00BC63CC">
        <w:t>All that is</w:t>
      </w:r>
      <w:r w:rsidR="00264389">
        <w:t xml:space="preserve"> </w:t>
      </w:r>
      <w:r w:rsidR="00BC63CC">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xml:space="preserve">, it is possible to make use of more recent and /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w:t>
      </w:r>
      <w:r w:rsidR="00FD60BB">
        <w:t>OACs to prev</w:t>
      </w:r>
      <w:r w:rsidR="00EF7545">
        <w:t>ent strokes, allowing a model based on such data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commentRangeStart w:id="4"/>
      <w:r>
        <w:t>Possible mechanisms and explanations for the findings</w:t>
      </w:r>
      <w:commentRangeEnd w:id="4"/>
      <w:r w:rsidR="00FD60BB">
        <w:rPr>
          <w:rStyle w:val="CommentReference"/>
          <w:rFonts w:asciiTheme="minorHAnsi" w:eastAsiaTheme="minorHAnsi" w:hAnsiTheme="minorHAnsi" w:cstheme="minorBidi"/>
          <w:b w:val="0"/>
          <w:bCs w:val="0"/>
          <w:lang w:val="en-GB" w:bidi="ar-SA"/>
        </w:rPr>
        <w:commentReference w:id="4"/>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8)" }, "properties" : { "noteIndex" : 0 }, "schema" : "https://github.com/citation-style-language/schema/raw/master/csl-citation.json" }</w:instrText>
      </w:r>
      <w:r w:rsidR="00336D04">
        <w:fldChar w:fldCharType="separate"/>
      </w:r>
      <w:r w:rsidR="004C25D9" w:rsidRPr="004C25D9">
        <w:rPr>
          <w:noProof/>
        </w:rPr>
        <w:t>(8)</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w:t>
      </w:r>
      <w:r>
        <w:lastRenderedPageBreak/>
        <w:t xml:space="preserve">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4E6CD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9)" }, "properties" : { "noteIndex" : 0 }, "schema" : "https://github.com/citation-style-language/schema/raw/master/csl-citation.json" }</w:instrText>
      </w:r>
      <w:r w:rsidR="00336D04">
        <w:fldChar w:fldCharType="separate"/>
      </w:r>
      <w:r w:rsidR="004C25D9" w:rsidRPr="004C25D9">
        <w:rPr>
          <w:noProof/>
        </w:rPr>
        <w:t>(9)</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r>
        <w:t>mRS</w:t>
      </w:r>
      <w:proofErr w:type="spellEnd"/>
      <w:r>
        <w:t xml:space="preserve"> 3-5), for example, only around 4% were the worst category </w:t>
      </w:r>
      <w:r w:rsidR="00FD60BB">
        <w:t>(</w:t>
      </w:r>
      <w:proofErr w:type="spellStart"/>
      <w:r>
        <w:t>mRS</w:t>
      </w:r>
      <w:proofErr w:type="spellEnd"/>
      <w:r>
        <w:t xml:space="preserve"> 5</w:t>
      </w:r>
      <w:r w:rsidR="00FD60BB">
        <w:t>)</w:t>
      </w:r>
      <w:r>
        <w:t xml:space="preserve">, which has an estimated EQ-5D score </w:t>
      </w:r>
      <w:r w:rsidR="00FD60BB">
        <w:t>near</w:t>
      </w:r>
      <w:r>
        <w:t xml:space="preserve"> zero, </w:t>
      </w:r>
      <w:r w:rsidR="00FD60BB">
        <w:t xml:space="preserve">while three-quarters </w:t>
      </w:r>
      <w:r>
        <w:t xml:space="preserve">were in the least worst category </w:t>
      </w:r>
      <w:r w:rsidR="00FD60BB">
        <w:t>(</w:t>
      </w:r>
      <w:proofErr w:type="spellStart"/>
      <w:r>
        <w:t>mRS</w:t>
      </w:r>
      <w:proofErr w:type="spellEnd"/>
      <w:r>
        <w:t xml:space="preserve"> 3</w:t>
      </w:r>
      <w:r w:rsidR="00FD60BB">
        <w:t>)</w:t>
      </w:r>
      <w:r>
        <w:t xml:space="preserve">,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w:t>
      </w:r>
      <w:r w:rsidR="00FD60BB">
        <w:t>hypothetical</w:t>
      </w:r>
      <w:r>
        <w:t xml:space="preserv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bounded between negative and positive infinity. EQ-5D </w:t>
      </w:r>
      <w:r w:rsidR="001701B7">
        <w:t xml:space="preserve">utility </w:t>
      </w:r>
      <w:r w:rsidR="0089737A">
        <w:t xml:space="preserve">scores </w:t>
      </w:r>
      <w:r w:rsidR="001701B7">
        <w:t xml:space="preserve">show a negative lower bound whose value depends on the valuation Tariff </w:t>
      </w:r>
      <w:proofErr w:type="gramStart"/>
      <w:r w:rsidR="001701B7">
        <w:t>used  and</w:t>
      </w:r>
      <w:proofErr w:type="gramEnd"/>
      <w:r w:rsidR="001701B7">
        <w:t xml:space="preserve"> an upper ceiling</w:t>
      </w:r>
      <w:r w:rsidR="0089737A">
        <w:t xml:space="preserve"> 1.00</w:t>
      </w:r>
      <w:r w:rsidR="001701B7">
        <w:t xml:space="preserve"> by construction</w:t>
      </w:r>
      <w:r w:rsidR="0089737A">
        <w:t xml:space="preserve">, and so a statistical distribution where these bounds are applied may be more appropriate. 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4E6CD8">
        <w:fldChar w:fldCharType="begin" w:fldLock="1"/>
      </w:r>
      <w:r w:rsidR="004E6CD8">
        <w:instrText>ADDIN CSL_CITATION { "citationItems" : [ { "id" : "ITEM-1",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0)" }, "properties" : { "noteIndex" : 0 }, "schema" : "https://github.com/citation-style-language/schema/raw/master/csl-citation.json" }</w:instrText>
      </w:r>
      <w:r w:rsidR="004E6CD8">
        <w:fldChar w:fldCharType="separate"/>
      </w:r>
      <w:r w:rsidR="004E6CD8" w:rsidRPr="004E6CD8">
        <w:rPr>
          <w:noProof/>
        </w:rPr>
        <w:t>(10)</w:t>
      </w:r>
      <w:r w:rsidR="004E6CD8">
        <w:fldChar w:fldCharType="end"/>
      </w:r>
      <w:r w:rsidR="004E6CD8">
        <w:t xml:space="preserve"> </w:t>
      </w:r>
    </w:p>
    <w:p w:rsidR="002013B9" w:rsidRDefault="00FC090E" w:rsidP="00E83E36">
      <w:pPr>
        <w:spacing w:line="360" w:lineRule="auto"/>
        <w:jc w:val="both"/>
      </w:pPr>
      <w:r>
        <w:lastRenderedPageBreak/>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 appendix, it is convenient for readers to assess the dependence of the estimates on modelling assumptions themselves, and </w:t>
      </w:r>
      <w:r w:rsidR="00DE00C5">
        <w:t xml:space="preserve">assess the impact of </w:t>
      </w:r>
      <w:r w:rsidR="002013B9">
        <w:t xml:space="preserve">alternative choices of statistical distributions which use the same summary data. </w:t>
      </w:r>
    </w:p>
    <w:p w:rsidR="00D301EE" w:rsidRDefault="002013B9" w:rsidP="00E83E36">
      <w:pPr>
        <w:spacing w:line="360" w:lineRule="auto"/>
        <w:jc w:val="both"/>
      </w:pPr>
      <w:r>
        <w:t>In addition to assumptions about the choice of statistical distribution, this method involves making two further types of qualitative assumption. Firstly, we made the as</w:t>
      </w:r>
      <w:r w:rsidR="00DE00C5">
        <w:t>sumption of perfect mapping (‘</w:t>
      </w:r>
      <w:r>
        <w:t xml:space="preserve">deterministic </w:t>
      </w:r>
      <w:proofErr w:type="spellStart"/>
      <w:r>
        <w:t>bijection</w:t>
      </w:r>
      <w:proofErr w:type="spellEnd"/>
      <w:r w:rsidR="00DE00C5">
        <w:t xml:space="preserve">’) </w:t>
      </w:r>
      <w:r>
        <w:t xml:space="preserve">between </w:t>
      </w:r>
      <w:r w:rsidR="00D301EE">
        <w:t>health states based on descriptions of states</w:t>
      </w:r>
      <w:r>
        <w:t xml:space="preserve">. </w:t>
      </w:r>
      <w:r w:rsidR="0089737A">
        <w:t>Secondly, we made the assumption in the second example that a persistent vegetative state has mean utility equal to death, whereas it may be that the utility associated with this state is different to this, and possibly negative (‘worse than death’)</w:t>
      </w:r>
      <w:r w:rsidR="00DE00C5">
        <w:t>.</w:t>
      </w:r>
      <w:r w:rsidR="0089737A">
        <w:t xml:space="preserve">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fect mapping,</w:t>
      </w:r>
      <w:r w:rsidR="00373238">
        <w:t xml:space="preserve"> should represent the b</w:t>
      </w:r>
      <w:r>
        <w:t xml:space="preserve">est assumption of the economic modeller based on clinical knowledge, where other clinical evidence and opinion exists which suggests alternative mapping arrangements should be considere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w:t>
      </w:r>
      <w:r w:rsidR="00DE00C5">
        <w:t>‘</w:t>
      </w:r>
      <w:r>
        <w:t>true</w:t>
      </w:r>
      <w:r w:rsidR="00DE00C5">
        <w:t>’</w:t>
      </w:r>
      <w:r>
        <w:t xml:space="preserve"> answers are already known. The comparison presented in this paper was unable to do that because the results were based on different studies. Research should also be </w:t>
      </w:r>
      <w:r w:rsidR="000C76D7">
        <w:t>conducted</w:t>
      </w:r>
      <w:r>
        <w:t xml:space="preserve"> to try to </w:t>
      </w:r>
      <w:r>
        <w:lastRenderedPageBreak/>
        <w:t xml:space="preserve">identify the most appropriate way of applying this form of approach to a range of clinical </w:t>
      </w:r>
      <w:r w:rsidR="000C76D7">
        <w:t>areas</w:t>
      </w:r>
      <w:r>
        <w:t xml:space="preserve">, including the most appropriate choice of </w:t>
      </w:r>
      <w:r w:rsidR="000C76D7">
        <w:t>distributions</w:t>
      </w:r>
      <w:r>
        <w:t xml:space="preserve"> and </w:t>
      </w:r>
      <w:r w:rsidR="00DE00C5">
        <w:t>mapping assumptions</w:t>
      </w:r>
      <w:r w:rsidR="000C76D7">
        <w:t xml:space="preserve">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4E6CD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9,11,12)" }, "properties" : { "noteIndex" : 0 }, "schema" : "https://github.com/citation-style-language/schema/raw/master/csl-citation.json" }</w:instrText>
      </w:r>
      <w:r w:rsidR="00336D04">
        <w:fldChar w:fldCharType="separate"/>
      </w:r>
      <w:r w:rsidR="004E6CD8" w:rsidRPr="004E6CD8">
        <w:rPr>
          <w:noProof/>
        </w:rPr>
        <w:t>(9,11,12)</w:t>
      </w:r>
      <w:r w:rsidR="00336D04">
        <w:fldChar w:fldCharType="end"/>
      </w:r>
    </w:p>
    <w:p w:rsidR="000D28AB" w:rsidRDefault="00431A06" w:rsidP="00D41B33">
      <w:pPr>
        <w:pStyle w:val="Heading3"/>
      </w:pPr>
      <w:r>
        <w:t>Conclusions</w:t>
      </w:r>
      <w:r w:rsidR="00D41B33">
        <w:br/>
      </w:r>
    </w:p>
    <w:p w:rsidR="00264389" w:rsidRDefault="00DE00C5" w:rsidP="00EB210C">
      <w:pPr>
        <w:spacing w:line="360" w:lineRule="auto"/>
        <w:jc w:val="both"/>
      </w:pPr>
      <w:r>
        <w:t xml:space="preserve">The method described here was able to provide updated estimates of the </w:t>
      </w:r>
      <w:proofErr w:type="spellStart"/>
      <w:r>
        <w:t>HRQoL</w:t>
      </w:r>
      <w:proofErr w:type="spellEnd"/>
      <w:r>
        <w:t xml:space="preserve"> effects of suffering either a dependent or independent stroke. Previous estimates used </w:t>
      </w:r>
      <w:r w:rsidR="00167E59">
        <w:t xml:space="preserve">in </w:t>
      </w:r>
      <w:r>
        <w:t xml:space="preserve">cost-effectiveness models were based on data which was more than twenty years old, and so did not reflect innovations in clinical practice and improvements in clinical outcomes. The higher </w:t>
      </w:r>
      <w:proofErr w:type="spellStart"/>
      <w:r>
        <w:t>HRQoL</w:t>
      </w:r>
      <w:proofErr w:type="spellEnd"/>
      <w:r>
        <w:t xml:space="preserve"> estimates for dependent </w:t>
      </w:r>
      <w:r w:rsidR="00167E59">
        <w:t>strokes produced by this method, which is based on much more recent data, may therefore be more appropriate than previous estimates for use in contemporary health economic modelling.</w:t>
      </w:r>
      <w:r w:rsidR="001E520F">
        <w:t xml:space="preserve"> </w:t>
      </w:r>
      <w:r w:rsidR="00167E59">
        <w:t xml:space="preserve">As the </w:t>
      </w:r>
      <w:proofErr w:type="spellStart"/>
      <w:r w:rsidR="00167E59">
        <w:t>mRS</w:t>
      </w:r>
      <w:proofErr w:type="spellEnd"/>
      <w:r w:rsidR="00167E59">
        <w:t xml:space="preserve"> and GOS are both measures of disablement rather than classifications of the causes of such disablement, the decision to group certain </w:t>
      </w:r>
      <w:proofErr w:type="spellStart"/>
      <w:r w:rsidR="00167E59">
        <w:t>mRS</w:t>
      </w:r>
      <w:proofErr w:type="spellEnd"/>
      <w:r w:rsidR="00167E59">
        <w:t xml:space="preserve"> categories into GOS categories also appears appropriate, allowing data from the same sample of patients to inform both the potential </w:t>
      </w:r>
      <w:proofErr w:type="spellStart"/>
      <w:r w:rsidR="00167E59">
        <w:t>HRQoL</w:t>
      </w:r>
      <w:proofErr w:type="spellEnd"/>
      <w:r w:rsidR="00167E59">
        <w:t xml:space="preserve"> consequences of strokes, and of rare adverse events caused by OACs intended to prevent strokes. This meant that estimated differences in </w:t>
      </w:r>
      <w:r w:rsidR="00326802">
        <w:t xml:space="preserve">consequences could not be the result of different baseline characteristics in the populations used to estimate the consequences of strokes the consequences of OAC-induced intracranial haemorrhage. </w:t>
      </w:r>
      <w:r w:rsidR="00EB210C">
        <w:t>The approach described also could be adapted to other datasets in other clinical areas. The validity and attractiveness of this approach in comparison to the alternatives needs further investigation and consideration.</w:t>
      </w:r>
    </w:p>
    <w:p w:rsidR="00047E69" w:rsidRDefault="00047E69" w:rsidP="00264389"/>
    <w:p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rsidR="00431A06" w:rsidRPr="00431A06" w:rsidRDefault="00431A06" w:rsidP="00431A06">
      <w:pPr>
        <w:pStyle w:val="Heading1"/>
      </w:pPr>
      <w:r>
        <w:lastRenderedPageBreak/>
        <w:t>References</w:t>
      </w:r>
    </w:p>
    <w:p w:rsidR="004E6CD8" w:rsidRPr="004E6CD8" w:rsidRDefault="00336D04">
      <w:pPr>
        <w:pStyle w:val="NormalWeb"/>
        <w:ind w:left="640" w:hanging="640"/>
        <w:divId w:val="1671251169"/>
        <w:rPr>
          <w:rFonts w:ascii="Calibri" w:hAnsi="Calibri"/>
          <w:noProof/>
          <w:sz w:val="22"/>
        </w:rPr>
      </w:pPr>
      <w:r>
        <w:fldChar w:fldCharType="begin" w:fldLock="1"/>
      </w:r>
      <w:r w:rsidR="00A97C3E">
        <w:instrText xml:space="preserve">ADDIN Mendeley Bibliography CSL_BIBLIOGRAPHY </w:instrText>
      </w:r>
      <w:r>
        <w:fldChar w:fldCharType="separate"/>
      </w:r>
      <w:r w:rsidR="004E6CD8" w:rsidRPr="004E6CD8">
        <w:rPr>
          <w:rFonts w:ascii="Calibri" w:hAnsi="Calibri"/>
          <w:noProof/>
          <w:sz w:val="22"/>
        </w:rPr>
        <w:t xml:space="preserve">1. </w:t>
      </w:r>
      <w:r w:rsidR="004E6CD8" w:rsidRPr="004E6CD8">
        <w:rPr>
          <w:rFonts w:ascii="Calibri" w:hAnsi="Calibri"/>
          <w:noProof/>
          <w:sz w:val="22"/>
        </w:rPr>
        <w:tab/>
        <w:t>Chuang L-H, Whitehead SJ. Mapping for economic evaluation. British medical bulletin [Internet]. 2012 Jan [cited 2012 Dec 4];101:1–15. Available from: http://www.ncbi.nlm.nih.gov/pubmed/2220974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2.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3. </w:t>
      </w:r>
      <w:r w:rsidRPr="004E6CD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4. </w:t>
      </w:r>
      <w:r w:rsidRPr="004E6CD8">
        <w:rPr>
          <w:rFonts w:ascii="Calibri" w:hAnsi="Calibri"/>
          <w:noProof/>
          <w:sz w:val="22"/>
        </w:rPr>
        <w:tab/>
        <w:t>RANKIN J. Cerebral vascular accidents in patients over the age of 60. II. Prognosis. Scottish medical journal [Internet]. 1957 May [cited 2012 Apr 4];2(5):200–15. Available from: http://www.ncbi.nlm.nih.gov/pubmed/13432835</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5. </w:t>
      </w:r>
      <w:r w:rsidRPr="004E6CD8">
        <w:rPr>
          <w:rFonts w:ascii="Calibri" w:hAnsi="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6. </w:t>
      </w:r>
      <w:r w:rsidRPr="004E6CD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7. </w:t>
      </w:r>
      <w:r w:rsidRPr="004E6CD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8.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9. </w:t>
      </w:r>
      <w:r w:rsidRPr="004E6CD8">
        <w:rPr>
          <w:rFonts w:ascii="Calibri" w:hAnsi="Calibri"/>
          <w:noProof/>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0. </w:t>
      </w:r>
      <w:r w:rsidRPr="004E6CD8">
        <w:rPr>
          <w:rFonts w:ascii="Calibri" w:hAnsi="Calibri"/>
          <w:noProof/>
          <w:sz w:val="22"/>
        </w:rPr>
        <w:tab/>
        <w:t>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lastRenderedPageBreak/>
        <w:t xml:space="preserve">11. </w:t>
      </w:r>
      <w:r w:rsidRPr="004E6CD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2. </w:t>
      </w:r>
      <w:r w:rsidRPr="004E6CD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047E69" w:rsidRDefault="00336D04" w:rsidP="00047E69">
      <w:pPr>
        <w:pStyle w:val="NormalWeb"/>
        <w:ind w:left="640" w:hanging="640"/>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5" w:name="_Ref321300871"/>
      <w:bookmarkStart w:id="6" w:name="_Ref331416679"/>
      <w:r>
        <w:t xml:space="preserve">Table </w:t>
      </w:r>
      <w:r w:rsidR="000626C6">
        <w:fldChar w:fldCharType="begin"/>
      </w:r>
      <w:r w:rsidR="000626C6">
        <w:instrText xml:space="preserve"> SEQ Table \* ARABIC </w:instrText>
      </w:r>
      <w:r w:rsidR="000626C6">
        <w:fldChar w:fldCharType="separate"/>
      </w:r>
      <w:r w:rsidR="0042305F">
        <w:rPr>
          <w:noProof/>
        </w:rPr>
        <w:t>1</w:t>
      </w:r>
      <w:r w:rsidR="000626C6">
        <w:rPr>
          <w:noProof/>
        </w:rPr>
        <w:fldChar w:fldCharType="end"/>
      </w:r>
      <w:bookmarkEnd w:id="5"/>
      <w:bookmarkEnd w:id="6"/>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is: </w:t>
            </w:r>
          </w:p>
          <w:p w:rsidR="003650BD" w:rsidRDefault="003650BD" w:rsidP="00047E69">
            <w:pPr>
              <w:spacing w:line="360" w:lineRule="auto"/>
              <w:jc w:val="both"/>
            </w:pPr>
          </w:p>
          <w:p w:rsidR="003650BD" w:rsidRDefault="003650BD" w:rsidP="00047E69">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3650BD" w:rsidRDefault="003650BD" w:rsidP="00047E69">
            <w:pPr>
              <w:spacing w:line="360" w:lineRule="auto"/>
              <w:jc w:val="both"/>
              <w:rPr>
                <w:rFonts w:ascii="Courier New" w:hAnsi="Courier New"/>
              </w:rPr>
            </w:pPr>
          </w:p>
          <w:p w:rsidR="003650BD" w:rsidRPr="00425694" w:rsidRDefault="003650BD" w:rsidP="00047E69">
            <w:pPr>
              <w:keepNext/>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tc>
      </w:tr>
    </w:tbl>
    <w:p w:rsidR="003650BD" w:rsidRDefault="003650BD" w:rsidP="003650BD">
      <w:pPr>
        <w:pStyle w:val="Caption"/>
        <w:divId w:val="665133477"/>
      </w:pPr>
      <w:bookmarkStart w:id="7" w:name="_Ref342390844"/>
      <w:r>
        <w:t xml:space="preserve">Table </w:t>
      </w:r>
      <w:r w:rsidR="000626C6">
        <w:fldChar w:fldCharType="begin"/>
      </w:r>
      <w:r w:rsidR="000626C6">
        <w:instrText xml:space="preserve"> SEQ Table \* ARABIC </w:instrText>
      </w:r>
      <w:r w:rsidR="000626C6">
        <w:fldChar w:fldCharType="separate"/>
      </w:r>
      <w:r w:rsidR="0042305F">
        <w:rPr>
          <w:noProof/>
        </w:rPr>
        <w:t>2</w:t>
      </w:r>
      <w:r w:rsidR="000626C6">
        <w:rPr>
          <w:noProof/>
        </w:rPr>
        <w:fldChar w:fldCharType="end"/>
      </w:r>
      <w:bookmarkEnd w:id="7"/>
      <w:r>
        <w:t xml:space="preserve"> Example code for simulating proportions in each </w:t>
      </w:r>
      <w:proofErr w:type="spellStart"/>
      <w:proofErr w:type="gramStart"/>
      <w:r>
        <w:t>mRS</w:t>
      </w:r>
      <w:proofErr w:type="spellEnd"/>
      <w:proofErr w:type="gramEnd"/>
      <w:r>
        <w:t xml:space="preserve">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for the </w:t>
            </w:r>
            <w:proofErr w:type="spellStart"/>
            <w:r>
              <w:t>mRS</w:t>
            </w:r>
            <w:proofErr w:type="spellEnd"/>
            <w:r>
              <w:t xml:space="preserve"> 3 state is:</w:t>
            </w:r>
          </w:p>
          <w:p w:rsidR="003650BD" w:rsidRDefault="003650BD" w:rsidP="00047E69">
            <w:pPr>
              <w:spacing w:line="360" w:lineRule="auto"/>
              <w:jc w:val="both"/>
            </w:pPr>
          </w:p>
          <w:p w:rsidR="003650BD" w:rsidRDefault="003650BD"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3650BD" w:rsidRPr="00AC177B" w:rsidRDefault="003650BD" w:rsidP="00047E69">
            <w:pPr>
              <w:rPr>
                <w:rFonts w:ascii="Courier New" w:hAnsi="Courier New"/>
              </w:rPr>
            </w:pPr>
          </w:p>
          <w:p w:rsidR="003650BD" w:rsidRDefault="003650BD" w:rsidP="00047E69">
            <w:pPr>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tc>
      </w:tr>
    </w:tbl>
    <w:p w:rsidR="003650BD" w:rsidRDefault="003650BD" w:rsidP="003650BD">
      <w:pPr>
        <w:pStyle w:val="Caption"/>
        <w:divId w:val="665133477"/>
      </w:pPr>
      <w:bookmarkStart w:id="8" w:name="_Ref344633614"/>
      <w:r>
        <w:t xml:space="preserve">Table </w:t>
      </w:r>
      <w:r w:rsidR="000626C6">
        <w:fldChar w:fldCharType="begin"/>
      </w:r>
      <w:r w:rsidR="000626C6">
        <w:instrText xml:space="preserve"> SEQ Table \* ARABIC </w:instrText>
      </w:r>
      <w:r w:rsidR="000626C6">
        <w:fldChar w:fldCharType="separate"/>
      </w:r>
      <w:r w:rsidR="0042305F">
        <w:rPr>
          <w:noProof/>
        </w:rPr>
        <w:t>3</w:t>
      </w:r>
      <w:r w:rsidR="000626C6">
        <w:rPr>
          <w:noProof/>
        </w:rPr>
        <w:fldChar w:fldCharType="end"/>
      </w:r>
      <w:bookmarkEnd w:id="8"/>
      <w:r>
        <w:t xml:space="preserve"> Example code for producing random draws from a normal distribution.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90212F" w:rsidP="00047E69">
            <w:pPr>
              <w:spacing w:line="360" w:lineRule="auto"/>
              <w:jc w:val="both"/>
            </w:pPr>
            <w:r>
              <w:rPr>
                <w:rFonts w:asciiTheme="minorHAnsi" w:eastAsiaTheme="minorHAnsi" w:hAnsiTheme="minorHAnsi" w:cstheme="minorBidi"/>
                <w:sz w:val="22"/>
                <w:szCs w:val="22"/>
                <w:lang w:val="en-GB"/>
              </w:rPr>
              <w:lastRenderedPageBreak/>
              <w:br w:type="page"/>
            </w:r>
            <w:r w:rsidR="005B51A6" w:rsidRPr="00C6302C">
              <w:t>To turn the utility simulations into utility multipliers</w:t>
            </w:r>
            <w:r w:rsidR="005B51A6">
              <w:t xml:space="preserve"> (indicated in node 5 of </w:t>
            </w:r>
            <w:r w:rsidR="005B51A6" w:rsidRPr="0022085B">
              <w:t xml:space="preserve">both </w:t>
            </w:r>
            <w:r w:rsidR="005B51A6">
              <w:fldChar w:fldCharType="begin"/>
            </w:r>
            <w:r w:rsidR="005B51A6">
              <w:instrText xml:space="preserve"> REF _Ref331400926 \h  \* MERGEFORMAT </w:instrText>
            </w:r>
            <w:r w:rsidR="005B51A6">
              <w:fldChar w:fldCharType="separate"/>
            </w:r>
            <w:r w:rsidR="0042305F">
              <w:t>Figure 1</w:t>
            </w:r>
            <w:r w:rsidR="005B51A6">
              <w:fldChar w:fldCharType="end"/>
            </w:r>
            <w:r w:rsidR="005B51A6" w:rsidRPr="0022085B">
              <w:t xml:space="preserve"> and </w:t>
            </w:r>
            <w:r w:rsidR="005B51A6">
              <w:fldChar w:fldCharType="begin"/>
            </w:r>
            <w:r w:rsidR="005B51A6">
              <w:instrText xml:space="preserve"> REF _Ref336007551 \h  \* MERGEFORMAT </w:instrText>
            </w:r>
            <w:r w:rsidR="005B51A6">
              <w:fldChar w:fldCharType="separate"/>
            </w:r>
            <w:r w:rsidR="0042305F">
              <w:t>Figure 2</w:t>
            </w:r>
            <w:r w:rsidR="005B51A6">
              <w:fldChar w:fldCharType="end"/>
            </w:r>
            <w:r w:rsidR="005B51A6">
              <w:t>)</w:t>
            </w:r>
            <w:r w:rsidR="005B51A6" w:rsidRPr="00C6302C">
              <w:t xml:space="preserve"> we assumed that </w:t>
            </w:r>
            <w:proofErr w:type="spellStart"/>
            <w:r w:rsidR="005B51A6" w:rsidRPr="00C6302C">
              <w:t>mRS</w:t>
            </w:r>
            <w:proofErr w:type="spellEnd"/>
            <w:r w:rsidR="005B51A6" w:rsidRPr="00C6302C">
              <w:t xml:space="preserve"> 0 (‘no symptoms’) represented full health. The multipliers for </w:t>
            </w:r>
            <w:proofErr w:type="spellStart"/>
            <w:r w:rsidR="005B51A6" w:rsidRPr="00C6302C">
              <w:t>mRS</w:t>
            </w:r>
            <w:proofErr w:type="spellEnd"/>
            <w:r w:rsidR="005B51A6" w:rsidRPr="00C6302C">
              <w:t xml:space="preserve"> states 1-5 were therefore produced by dividing simulated values from the more severe category by simulated val</w:t>
            </w:r>
            <w:r w:rsidR="005B51A6">
              <w:t xml:space="preserve">ues from the </w:t>
            </w:r>
            <w:proofErr w:type="spellStart"/>
            <w:r w:rsidR="005B51A6">
              <w:t>mRS</w:t>
            </w:r>
            <w:proofErr w:type="spellEnd"/>
            <w:r w:rsidR="005B51A6">
              <w:t xml:space="preserve"> 0 distribution. The R command for producing the utility multiplier associated with </w:t>
            </w:r>
            <w:proofErr w:type="spellStart"/>
            <w:r w:rsidR="005B51A6">
              <w:t>mRS</w:t>
            </w:r>
            <w:proofErr w:type="spellEnd"/>
            <w:r w:rsidR="005B51A6">
              <w:t xml:space="preserve"> 3, for example, is simply: </w:t>
            </w:r>
          </w:p>
          <w:p w:rsidR="005B51A6" w:rsidRDefault="005B51A6" w:rsidP="00047E69">
            <w:pPr>
              <w:rPr>
                <w:rFonts w:ascii="Courier New" w:hAnsi="Courier New"/>
              </w:rPr>
            </w:pPr>
          </w:p>
          <w:p w:rsidR="005B51A6" w:rsidRDefault="005B51A6" w:rsidP="00047E69">
            <w:pPr>
              <w:rPr>
                <w:rFonts w:ascii="Courier New" w:hAnsi="Courier New"/>
              </w:rPr>
            </w:pPr>
            <w:r w:rsidRPr="00AC177B">
              <w:rPr>
                <w:rFonts w:ascii="Courier New" w:hAnsi="Courier New"/>
              </w:rPr>
              <w:t>mult.s3 &lt;- s3/s0</w:t>
            </w:r>
          </w:p>
          <w:p w:rsidR="005B51A6" w:rsidRPr="00AC177B" w:rsidRDefault="005B51A6" w:rsidP="00047E69">
            <w:pPr>
              <w:rPr>
                <w:rFonts w:ascii="Courier New" w:hAnsi="Courier New"/>
              </w:rPr>
            </w:pPr>
          </w:p>
          <w:p w:rsidR="005B51A6" w:rsidRDefault="005B51A6" w:rsidP="00047E69">
            <w:pPr>
              <w:keepNext/>
              <w:spacing w:line="360" w:lineRule="auto"/>
              <w:jc w:val="both"/>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tc>
      </w:tr>
    </w:tbl>
    <w:p w:rsidR="005B51A6" w:rsidRDefault="005B51A6" w:rsidP="005B51A6">
      <w:pPr>
        <w:pStyle w:val="Caption"/>
        <w:divId w:val="665133477"/>
      </w:pPr>
      <w:bookmarkStart w:id="9" w:name="_Ref342394690"/>
      <w:r>
        <w:t xml:space="preserve">Table </w:t>
      </w:r>
      <w:r w:rsidR="000626C6">
        <w:fldChar w:fldCharType="begin"/>
      </w:r>
      <w:r w:rsidR="000626C6">
        <w:instrText xml:space="preserve"> SEQ Table \* ARABIC </w:instrText>
      </w:r>
      <w:r w:rsidR="000626C6">
        <w:fldChar w:fldCharType="separate"/>
      </w:r>
      <w:r w:rsidR="0042305F">
        <w:rPr>
          <w:noProof/>
        </w:rPr>
        <w:t>4</w:t>
      </w:r>
      <w:r w:rsidR="000626C6">
        <w:rPr>
          <w:noProof/>
        </w:rPr>
        <w:fldChar w:fldCharType="end"/>
      </w:r>
      <w:bookmarkEnd w:id="9"/>
      <w:r>
        <w:t xml:space="preserve"> Example code for converting from utility values to utility multipliers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jc w:val="both"/>
            </w:pPr>
            <w:r>
              <w:lastRenderedPageBreak/>
              <w:t xml:space="preserve">The R code for doing this for each draw from the </w:t>
            </w:r>
            <w:proofErr w:type="spellStart"/>
            <w:r>
              <w:t>Dirichlet</w:t>
            </w:r>
            <w:proofErr w:type="spellEnd"/>
            <w:r>
              <w:t xml:space="preserve"> distribution for the Independent state category is shown below: </w:t>
            </w:r>
          </w:p>
          <w:p w:rsidR="005B51A6" w:rsidRDefault="005B51A6" w:rsidP="00047E69">
            <w:pPr>
              <w:rPr>
                <w:rFonts w:ascii="Courier New" w:hAnsi="Courier New"/>
              </w:rPr>
            </w:pP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5B51A6" w:rsidRPr="00AC177B" w:rsidRDefault="005B51A6"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5B51A6" w:rsidRPr="00AC177B" w:rsidRDefault="005B51A6" w:rsidP="00047E69">
            <w:pPr>
              <w:rPr>
                <w:rFonts w:ascii="Courier New" w:hAnsi="Courier New"/>
              </w:rPr>
            </w:pPr>
          </w:p>
          <w:p w:rsidR="005B51A6" w:rsidRDefault="005B51A6" w:rsidP="00047E69">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tc>
      </w:tr>
    </w:tbl>
    <w:p w:rsidR="005B51A6" w:rsidRDefault="005B51A6" w:rsidP="005B51A6">
      <w:pPr>
        <w:pStyle w:val="Caption"/>
        <w:divId w:val="665133477"/>
      </w:pPr>
      <w:bookmarkStart w:id="10" w:name="_Ref342395900"/>
      <w:r>
        <w:t xml:space="preserve">Table </w:t>
      </w:r>
      <w:r w:rsidR="000626C6">
        <w:fldChar w:fldCharType="begin"/>
      </w:r>
      <w:r w:rsidR="000626C6">
        <w:instrText xml:space="preserve"> SEQ Table \* ARABIC </w:instrText>
      </w:r>
      <w:r w:rsidR="000626C6">
        <w:fldChar w:fldCharType="separate"/>
      </w:r>
      <w:r w:rsidR="0042305F">
        <w:rPr>
          <w:noProof/>
        </w:rPr>
        <w:t>5</w:t>
      </w:r>
      <w:r w:rsidR="000626C6">
        <w:rPr>
          <w:noProof/>
        </w:rPr>
        <w:fldChar w:fldCharType="end"/>
      </w:r>
      <w:bookmarkEnd w:id="10"/>
      <w:r>
        <w:t xml:space="preserve"> Description of how to simulate uncertainty in the distribution of component states in each collapsed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pPr>
            <w:r>
              <w:lastRenderedPageBreak/>
              <w:t>For the Independent state the R code for doing this is as follows:</w:t>
            </w:r>
          </w:p>
          <w:p w:rsidR="005B51A6" w:rsidRDefault="005B51A6" w:rsidP="00047E69">
            <w:pPr>
              <w:spacing w:line="360" w:lineRule="auto"/>
            </w:pPr>
          </w:p>
          <w:p w:rsidR="005B51A6" w:rsidRDefault="005B51A6"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5B51A6" w:rsidRPr="00AC177B" w:rsidRDefault="005B51A6" w:rsidP="00047E69">
            <w:pPr>
              <w:rPr>
                <w:rFonts w:ascii="Courier New" w:hAnsi="Courier New"/>
              </w:rPr>
            </w:pPr>
          </w:p>
          <w:p w:rsidR="005B51A6" w:rsidRDefault="005B51A6" w:rsidP="00047E69">
            <w:pPr>
              <w:keepNext/>
              <w:spacing w:line="360" w:lineRule="auto"/>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tc>
      </w:tr>
    </w:tbl>
    <w:p w:rsidR="005B51A6" w:rsidRDefault="005B51A6" w:rsidP="005B51A6">
      <w:pPr>
        <w:pStyle w:val="Caption"/>
        <w:divId w:val="665133477"/>
      </w:pPr>
      <w:bookmarkStart w:id="11" w:name="_Ref342396370"/>
      <w:r>
        <w:t xml:space="preserve">Table </w:t>
      </w:r>
      <w:r w:rsidR="000626C6">
        <w:fldChar w:fldCharType="begin"/>
      </w:r>
      <w:r w:rsidR="000626C6">
        <w:instrText xml:space="preserve"> SEQ Table \* ARABIC </w:instrText>
      </w:r>
      <w:r w:rsidR="000626C6">
        <w:fldChar w:fldCharType="separate"/>
      </w:r>
      <w:r w:rsidR="0042305F">
        <w:rPr>
          <w:noProof/>
        </w:rPr>
        <w:t>6</w:t>
      </w:r>
      <w:r w:rsidR="000626C6">
        <w:rPr>
          <w:noProof/>
        </w:rPr>
        <w:fldChar w:fldCharType="end"/>
      </w:r>
      <w:bookmarkEnd w:id="11"/>
      <w:r>
        <w:t xml:space="preserve"> Description of how to produce weighted utility multiplier estimates for independent and dependent stroke categori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5B51A6" w:rsidRDefault="005B51A6" w:rsidP="005B51A6">
      <w:pPr>
        <w:pStyle w:val="Caption"/>
        <w:divId w:val="665133477"/>
      </w:pPr>
      <w:bookmarkStart w:id="12" w:name="_Ref339266939"/>
      <w:r>
        <w:t xml:space="preserve">Table </w:t>
      </w:r>
      <w:r w:rsidR="000626C6">
        <w:fldChar w:fldCharType="begin"/>
      </w:r>
      <w:r w:rsidR="000626C6">
        <w:instrText xml:space="preserve"> SEQ Table \* ARABIC </w:instrText>
      </w:r>
      <w:r w:rsidR="000626C6">
        <w:fldChar w:fldCharType="separate"/>
      </w:r>
      <w:r w:rsidR="0042305F">
        <w:rPr>
          <w:noProof/>
        </w:rPr>
        <w:t>7</w:t>
      </w:r>
      <w:r w:rsidR="000626C6">
        <w:rPr>
          <w:noProof/>
        </w:rPr>
        <w:fldChar w:fldCharType="end"/>
      </w:r>
      <w:bookmarkEnd w:id="12"/>
      <w:r>
        <w:t xml:space="preserve"> Probability of GOS categories following non-fatal intracranial haemorrhage</w:t>
      </w: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047E69">
            <w:pPr>
              <w:keepNext/>
              <w:spacing w:line="360" w:lineRule="auto"/>
              <w:jc w:val="both"/>
            </w:pPr>
            <w:r>
              <w:t xml:space="preserve">Mean (95% </w:t>
            </w:r>
            <w:proofErr w:type="spellStart"/>
            <w:r>
              <w:t>P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5B51A6" w:rsidP="00047E69">
            <w:pPr>
              <w:keepNext/>
              <w:spacing w:line="360" w:lineRule="auto"/>
              <w:jc w:val="both"/>
            </w:pPr>
            <w:r>
              <w:t xml:space="preserve">Mean (95% </w:t>
            </w:r>
            <w:proofErr w:type="spellStart"/>
            <w:r>
              <w:t>PrIs</w:t>
            </w:r>
            <w:proofErr w:type="spellEnd"/>
            <w:r>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13" w:name="_Ref336341764"/>
      <w:r>
        <w:t xml:space="preserve">Table </w:t>
      </w:r>
      <w:r w:rsidR="000626C6">
        <w:fldChar w:fldCharType="begin"/>
      </w:r>
      <w:r w:rsidR="000626C6">
        <w:instrText xml:space="preserve"> SEQ Table \* ARABIC </w:instrText>
      </w:r>
      <w:r w:rsidR="000626C6">
        <w:fldChar w:fldCharType="separate"/>
      </w:r>
      <w:r w:rsidR="0042305F">
        <w:rPr>
          <w:noProof/>
        </w:rPr>
        <w:t>8</w:t>
      </w:r>
      <w:r w:rsidR="000626C6">
        <w:rPr>
          <w:noProof/>
        </w:rPr>
        <w:fldChar w:fldCharType="end"/>
      </w:r>
      <w:bookmarkEnd w:id="13"/>
      <w:r>
        <w:t xml:space="preserve"> Mean simulated proportions dead, or in dependent state or independent state following a stroke, together with 95% predictive intervals</w:t>
      </w:r>
    </w:p>
    <w:p w:rsidR="0090212F" w:rsidRDefault="0090212F">
      <w:pPr>
        <w:divId w:val="665133477"/>
      </w:pPr>
      <w:r>
        <w:br w:type="page"/>
      </w: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lastRenderedPageBreak/>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4" w:name="_Ref336071835"/>
      <w:r>
        <w:t xml:space="preserve">Table </w:t>
      </w:r>
      <w:r w:rsidR="000626C6">
        <w:fldChar w:fldCharType="begin"/>
      </w:r>
      <w:r w:rsidR="000626C6">
        <w:instrText xml:space="preserve"> SEQ Table \* ARABIC </w:instrText>
      </w:r>
      <w:r w:rsidR="000626C6">
        <w:fldChar w:fldCharType="separate"/>
      </w:r>
      <w:r w:rsidR="0042305F">
        <w:rPr>
          <w:noProof/>
        </w:rPr>
        <w:t>9</w:t>
      </w:r>
      <w:r w:rsidR="000626C6">
        <w:rPr>
          <w:noProof/>
        </w:rPr>
        <w:fldChar w:fldCharType="end"/>
      </w:r>
      <w:bookmarkEnd w:id="14"/>
      <w:r>
        <w:t xml:space="preserve"> Cell counts used from source paper to populate the </w:t>
      </w:r>
      <w:proofErr w:type="spellStart"/>
      <w:r>
        <w:t>Dirichlet</w:t>
      </w:r>
      <w:proofErr w:type="spellEnd"/>
      <w:r>
        <w:t xml:space="preserve"> distribution in this </w:t>
      </w:r>
      <w:r w:rsidR="0090212F">
        <w:t>simulation</w:t>
      </w:r>
    </w:p>
    <w:p w:rsidR="0090212F" w:rsidRDefault="0090212F">
      <w:pPr>
        <w:divId w:val="665133477"/>
      </w:pPr>
      <w:r>
        <w:br w:type="page"/>
      </w:r>
    </w:p>
    <w:tbl>
      <w:tblPr>
        <w:tblStyle w:val="TableGrid"/>
        <w:tblW w:w="0" w:type="auto"/>
        <w:tblLook w:val="04A0" w:firstRow="1" w:lastRow="0" w:firstColumn="1" w:lastColumn="0" w:noHBand="0" w:noVBand="1"/>
      </w:tblPr>
      <w:tblGrid>
        <w:gridCol w:w="2518"/>
        <w:gridCol w:w="2410"/>
      </w:tblGrid>
      <w:tr w:rsidR="005B51A6" w:rsidTr="005B51A6">
        <w:trPr>
          <w:divId w:val="665133477"/>
        </w:trPr>
        <w:tc>
          <w:tcPr>
            <w:tcW w:w="2518" w:type="dxa"/>
          </w:tcPr>
          <w:p w:rsidR="005B51A6" w:rsidRPr="005B51A6" w:rsidRDefault="005B51A6" w:rsidP="00047E69">
            <w:pPr>
              <w:keepNext/>
              <w:spacing w:line="360" w:lineRule="auto"/>
              <w:jc w:val="both"/>
              <w:rPr>
                <w:b/>
              </w:rPr>
            </w:pPr>
            <w:r w:rsidRPr="005B51A6">
              <w:rPr>
                <w:b/>
              </w:rPr>
              <w:lastRenderedPageBreak/>
              <w:t xml:space="preserve">State </w:t>
            </w:r>
          </w:p>
        </w:tc>
        <w:tc>
          <w:tcPr>
            <w:tcW w:w="2410" w:type="dxa"/>
          </w:tcPr>
          <w:p w:rsidR="005B51A6" w:rsidRPr="005B51A6" w:rsidRDefault="005B51A6" w:rsidP="00047E69">
            <w:pPr>
              <w:keepNext/>
              <w:spacing w:line="360" w:lineRule="auto"/>
              <w:jc w:val="both"/>
              <w:rPr>
                <w:b/>
              </w:rPr>
            </w:pPr>
            <w:r w:rsidRPr="005B51A6">
              <w:rPr>
                <w:b/>
              </w:rPr>
              <w:t xml:space="preserve">Utility Multiplier </w:t>
            </w:r>
          </w:p>
          <w:p w:rsidR="005B51A6" w:rsidRPr="005B51A6" w:rsidRDefault="005B51A6" w:rsidP="00047E69">
            <w:pPr>
              <w:keepNext/>
              <w:spacing w:line="360" w:lineRule="auto"/>
              <w:jc w:val="both"/>
              <w:rPr>
                <w:b/>
              </w:rPr>
            </w:pPr>
            <w:r>
              <w:rPr>
                <w:b/>
              </w:rPr>
              <w:t xml:space="preserve">Mean (95% </w:t>
            </w:r>
            <w:proofErr w:type="spellStart"/>
            <w:r>
              <w:rPr>
                <w:b/>
              </w:rPr>
              <w:t>P</w:t>
            </w:r>
            <w:r w:rsidRPr="005B51A6">
              <w:rPr>
                <w:b/>
              </w:rPr>
              <w:t>rIs</w:t>
            </w:r>
            <w:proofErr w:type="spellEnd"/>
            <w:r w:rsidRPr="005B51A6">
              <w:rPr>
                <w:b/>
              </w:rPr>
              <w:t>)</w:t>
            </w:r>
          </w:p>
        </w:tc>
      </w:tr>
      <w:tr w:rsidR="005B51A6" w:rsidTr="005B51A6">
        <w:trPr>
          <w:divId w:val="665133477"/>
        </w:trPr>
        <w:tc>
          <w:tcPr>
            <w:tcW w:w="2518" w:type="dxa"/>
          </w:tcPr>
          <w:p w:rsidR="005B51A6" w:rsidRDefault="005B51A6" w:rsidP="00047E69">
            <w:pPr>
              <w:keepNext/>
              <w:spacing w:line="360" w:lineRule="auto"/>
              <w:jc w:val="both"/>
            </w:pPr>
            <w:r>
              <w:t>GOS 1: Dead</w:t>
            </w:r>
          </w:p>
          <w:p w:rsidR="005B51A6" w:rsidRDefault="005B51A6" w:rsidP="00047E69">
            <w:pPr>
              <w:keepNext/>
              <w:spacing w:line="360" w:lineRule="auto"/>
              <w:jc w:val="both"/>
            </w:pPr>
            <w:r>
              <w:t xml:space="preserve">Or </w:t>
            </w:r>
          </w:p>
          <w:p w:rsidR="005B51A6" w:rsidRDefault="005B51A6" w:rsidP="00047E69">
            <w:pPr>
              <w:keepNext/>
              <w:spacing w:line="360" w:lineRule="auto"/>
              <w:jc w:val="both"/>
            </w:pPr>
            <w:r>
              <w:t>GOS 2: Vegetative State</w:t>
            </w:r>
          </w:p>
        </w:tc>
        <w:tc>
          <w:tcPr>
            <w:tcW w:w="2410" w:type="dxa"/>
          </w:tcPr>
          <w:p w:rsidR="005B51A6" w:rsidRDefault="005B51A6" w:rsidP="00047E69">
            <w:pPr>
              <w:keepNext/>
              <w:spacing w:line="360" w:lineRule="auto"/>
              <w:jc w:val="both"/>
            </w:pPr>
            <w:r>
              <w:t>0</w:t>
            </w:r>
          </w:p>
        </w:tc>
      </w:tr>
      <w:tr w:rsidR="005B51A6" w:rsidTr="005B51A6">
        <w:trPr>
          <w:divId w:val="665133477"/>
        </w:trPr>
        <w:tc>
          <w:tcPr>
            <w:tcW w:w="2518" w:type="dxa"/>
          </w:tcPr>
          <w:p w:rsidR="005B51A6" w:rsidRDefault="005B51A6" w:rsidP="00047E69">
            <w:pPr>
              <w:keepNext/>
              <w:spacing w:line="360" w:lineRule="auto"/>
              <w:jc w:val="both"/>
            </w:pPr>
            <w:r>
              <w:t>GOS 3: Severely Disabled</w:t>
            </w:r>
          </w:p>
        </w:tc>
        <w:tc>
          <w:tcPr>
            <w:tcW w:w="2410" w:type="dxa"/>
          </w:tcPr>
          <w:p w:rsidR="005B51A6" w:rsidRDefault="005B51A6" w:rsidP="00047E69">
            <w:pPr>
              <w:keepNext/>
              <w:spacing w:line="360" w:lineRule="auto"/>
              <w:jc w:val="both"/>
            </w:pPr>
            <w:r>
              <w:t>0.226 ( 0.221 to 0.231)</w:t>
            </w:r>
          </w:p>
        </w:tc>
      </w:tr>
      <w:tr w:rsidR="005B51A6" w:rsidTr="005B51A6">
        <w:trPr>
          <w:divId w:val="665133477"/>
        </w:trPr>
        <w:tc>
          <w:tcPr>
            <w:tcW w:w="2518" w:type="dxa"/>
          </w:tcPr>
          <w:p w:rsidR="005B51A6" w:rsidRDefault="005B51A6" w:rsidP="00047E69">
            <w:pPr>
              <w:keepNext/>
              <w:spacing w:line="360" w:lineRule="auto"/>
              <w:jc w:val="both"/>
            </w:pPr>
            <w:r>
              <w:t>GOS 4: Moderately Disabled</w:t>
            </w:r>
          </w:p>
        </w:tc>
        <w:tc>
          <w:tcPr>
            <w:tcW w:w="2410" w:type="dxa"/>
          </w:tcPr>
          <w:p w:rsidR="005B51A6" w:rsidRDefault="005B51A6" w:rsidP="00047E69">
            <w:pPr>
              <w:keepNext/>
              <w:spacing w:line="360" w:lineRule="auto"/>
              <w:jc w:val="both"/>
            </w:pPr>
            <w:r>
              <w:t>0.642 (0.638 to 0.645)</w:t>
            </w:r>
          </w:p>
        </w:tc>
      </w:tr>
      <w:tr w:rsidR="005B51A6" w:rsidTr="005B51A6">
        <w:trPr>
          <w:divId w:val="665133477"/>
        </w:trPr>
        <w:tc>
          <w:tcPr>
            <w:tcW w:w="2518" w:type="dxa"/>
          </w:tcPr>
          <w:p w:rsidR="005B51A6" w:rsidRDefault="005B51A6" w:rsidP="00047E69">
            <w:pPr>
              <w:keepNext/>
              <w:spacing w:line="360" w:lineRule="auto"/>
              <w:jc w:val="both"/>
            </w:pPr>
            <w:r>
              <w:t>GOS 5: Good Recovery</w:t>
            </w:r>
          </w:p>
        </w:tc>
        <w:tc>
          <w:tcPr>
            <w:tcW w:w="2410" w:type="dxa"/>
          </w:tcPr>
          <w:p w:rsidR="005B51A6" w:rsidRDefault="005B51A6" w:rsidP="00047E69">
            <w:pPr>
              <w:keepNext/>
              <w:spacing w:line="360" w:lineRule="auto"/>
              <w:jc w:val="both"/>
            </w:pPr>
            <w:r>
              <w:t xml:space="preserve">0.895 (0.892 to 0.898) </w:t>
            </w:r>
          </w:p>
        </w:tc>
      </w:tr>
    </w:tbl>
    <w:p w:rsidR="005B51A6" w:rsidRDefault="005B51A6" w:rsidP="005B51A6">
      <w:pPr>
        <w:pStyle w:val="Caption"/>
        <w:divId w:val="665133477"/>
      </w:pPr>
      <w:bookmarkStart w:id="15" w:name="_Ref336343433"/>
      <w:r>
        <w:t xml:space="preserve">Table </w:t>
      </w:r>
      <w:r w:rsidR="000626C6">
        <w:fldChar w:fldCharType="begin"/>
      </w:r>
      <w:r w:rsidR="000626C6">
        <w:instrText xml:space="preserve"> SEQ Table \* ARABIC </w:instrText>
      </w:r>
      <w:r w:rsidR="000626C6">
        <w:fldChar w:fldCharType="separate"/>
      </w:r>
      <w:r w:rsidR="0042305F">
        <w:rPr>
          <w:noProof/>
        </w:rPr>
        <w:t>10</w:t>
      </w:r>
      <w:r w:rsidR="000626C6">
        <w:rPr>
          <w:noProof/>
        </w:rPr>
        <w:fldChar w:fldCharType="end"/>
      </w:r>
      <w:bookmarkEnd w:id="15"/>
      <w:r>
        <w:t xml:space="preserve"> Mean utility multipliers associated with different GOS states</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1C741E" w:rsidP="0090212F">
      <w:pPr>
        <w:keepNext/>
        <w:spacing w:line="360" w:lineRule="auto"/>
        <w:jc w:val="both"/>
      </w:pPr>
      <w:r>
        <w:rPr>
          <w:noProof/>
          <w:lang w:eastAsia="en-GB"/>
        </w:rPr>
        <w:drawing>
          <wp:inline distT="0" distB="0" distL="0" distR="0">
            <wp:extent cx="8858250" cy="3829050"/>
            <wp:effectExtent l="0" t="0" r="0" b="0"/>
            <wp:docPr id="2" name="Picture 2"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16" w:name="_Ref331400926"/>
      <w:r>
        <w:t xml:space="preserve">Figure </w:t>
      </w:r>
      <w:r w:rsidR="000626C6">
        <w:fldChar w:fldCharType="begin"/>
      </w:r>
      <w:r w:rsidR="000626C6">
        <w:instrText xml:space="preserve"> SEQ Figure \* ARABIC </w:instrText>
      </w:r>
      <w:r w:rsidR="000626C6">
        <w:fldChar w:fldCharType="separate"/>
      </w:r>
      <w:r w:rsidR="0042305F">
        <w:rPr>
          <w:noProof/>
        </w:rPr>
        <w:t>1</w:t>
      </w:r>
      <w:r w:rsidR="000626C6">
        <w:rPr>
          <w:noProof/>
        </w:rPr>
        <w:fldChar w:fldCharType="end"/>
      </w:r>
      <w:bookmarkEnd w:id="16"/>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1C741E" w:rsidP="0090212F">
      <w:pPr>
        <w:keepNext/>
      </w:pPr>
      <w:r>
        <w:rPr>
          <w:noProof/>
          <w:lang w:eastAsia="en-GB"/>
        </w:rPr>
        <w:lastRenderedPageBreak/>
        <w:drawing>
          <wp:inline distT="0" distB="0" distL="0" distR="0">
            <wp:extent cx="8848725" cy="3962400"/>
            <wp:effectExtent l="0" t="0" r="9525" b="0"/>
            <wp:docPr id="3" name="Picture 3" descr="X:\Utility Derivation Manuscript\Images\Algorithm G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Utility Derivation Manuscript\Images\Algorithm GOS.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48725" cy="3962400"/>
                    </a:xfrm>
                    <a:prstGeom prst="rect">
                      <a:avLst/>
                    </a:prstGeom>
                    <a:noFill/>
                    <a:ln>
                      <a:noFill/>
                    </a:ln>
                  </pic:spPr>
                </pic:pic>
              </a:graphicData>
            </a:graphic>
          </wp:inline>
        </w:drawing>
      </w:r>
      <w:bookmarkStart w:id="17" w:name="_GoBack"/>
      <w:bookmarkEnd w:id="17"/>
    </w:p>
    <w:p w:rsidR="0090212F" w:rsidRDefault="0090212F" w:rsidP="0090212F">
      <w:pPr>
        <w:pStyle w:val="Caption"/>
      </w:pPr>
      <w:bookmarkStart w:id="18" w:name="_Ref336007551"/>
      <w:r>
        <w:t xml:space="preserve">Figure </w:t>
      </w:r>
      <w:r w:rsidR="000626C6">
        <w:fldChar w:fldCharType="begin"/>
      </w:r>
      <w:r w:rsidR="000626C6">
        <w:instrText xml:space="preserve"> SEQ Figure \* ARABIC </w:instrText>
      </w:r>
      <w:r w:rsidR="000626C6">
        <w:fldChar w:fldCharType="separate"/>
      </w:r>
      <w:r w:rsidR="0042305F">
        <w:rPr>
          <w:noProof/>
        </w:rPr>
        <w:t>2</w:t>
      </w:r>
      <w:r w:rsidR="000626C6">
        <w:rPr>
          <w:noProof/>
        </w:rPr>
        <w:fldChar w:fldCharType="end"/>
      </w:r>
      <w:bookmarkEnd w:id="18"/>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19" w:name="_Ref336020267"/>
      <w:r>
        <w:t xml:space="preserve">Figure </w:t>
      </w:r>
      <w:r w:rsidR="000626C6">
        <w:fldChar w:fldCharType="begin"/>
      </w:r>
      <w:r w:rsidR="000626C6">
        <w:instrText xml:space="preserve"> SEQ Figure \* ARABIC </w:instrText>
      </w:r>
      <w:r w:rsidR="000626C6">
        <w:fldChar w:fldCharType="separate"/>
      </w:r>
      <w:r w:rsidR="0042305F">
        <w:rPr>
          <w:noProof/>
        </w:rPr>
        <w:t>3</w:t>
      </w:r>
      <w:r w:rsidR="000626C6">
        <w:rPr>
          <w:noProof/>
        </w:rPr>
        <w:fldChar w:fldCharType="end"/>
      </w:r>
      <w:bookmarkEnd w:id="19"/>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lastRenderedPageBreak/>
        <w:t xml:space="preserve">Appendix   </w:t>
      </w: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lastRenderedPageBreak/>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lastRenderedPageBreak/>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047E69"/>
        </w:tc>
      </w:tr>
    </w:tbl>
    <w:p w:rsidR="00047E69" w:rsidRPr="005B51A6" w:rsidRDefault="00047E69">
      <w:pPr>
        <w:rPr>
          <w:lang w:val="en-US" w:bidi="en-US"/>
        </w:rPr>
      </w:pPr>
    </w:p>
    <w:sectPr w:rsidR="00047E69" w:rsidRPr="005B51A6" w:rsidSect="00047E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3-01-03T13:02:00Z" w:initials="JM">
    <w:p w:rsidR="001B569A" w:rsidRDefault="001B569A">
      <w:pPr>
        <w:pStyle w:val="CommentText"/>
      </w:pPr>
      <w:r>
        <w:rPr>
          <w:rStyle w:val="CommentReference"/>
        </w:rPr>
        <w:annotationRef/>
      </w:r>
      <w:r>
        <w:t>Matt comment:</w:t>
      </w:r>
    </w:p>
    <w:p w:rsidR="001B569A" w:rsidRDefault="001B569A">
      <w:pPr>
        <w:pStyle w:val="CommentText"/>
      </w:pPr>
    </w:p>
    <w:p w:rsidR="001B569A" w:rsidRDefault="001B569A" w:rsidP="001B569A">
      <w:pPr>
        <w:autoSpaceDE w:val="0"/>
        <w:autoSpaceDN w:val="0"/>
        <w:adjustRightInd w:val="0"/>
        <w:spacing w:after="0" w:line="240" w:lineRule="auto"/>
        <w:rPr>
          <w:rFonts w:ascii="Tahoma" w:hAnsi="Tahoma" w:cs="Tahoma"/>
          <w:color w:val="000000"/>
          <w:sz w:val="20"/>
          <w:szCs w:val="20"/>
        </w:rPr>
      </w:pPr>
      <w:proofErr w:type="spellStart"/>
      <w:proofErr w:type="gramStart"/>
      <w:r>
        <w:rPr>
          <w:rFonts w:ascii="Tahoma" w:hAnsi="Tahoma" w:cs="Tahoma"/>
          <w:color w:val="000000"/>
          <w:sz w:val="20"/>
          <w:szCs w:val="20"/>
        </w:rPr>
        <w:t>i</w:t>
      </w:r>
      <w:proofErr w:type="spellEnd"/>
      <w:proofErr w:type="gramEnd"/>
      <w:r>
        <w:rPr>
          <w:rFonts w:ascii="Tahoma" w:hAnsi="Tahoma" w:cs="Tahoma"/>
          <w:color w:val="000000"/>
          <w:sz w:val="20"/>
          <w:szCs w:val="20"/>
        </w:rPr>
        <w:t xml:space="preserve"> would rewrite this because at the moment it seems very </w:t>
      </w:r>
      <w:proofErr w:type="spellStart"/>
      <w:r>
        <w:rPr>
          <w:rFonts w:ascii="Tahoma" w:hAnsi="Tahoma" w:cs="Tahoma"/>
          <w:color w:val="000000"/>
          <w:sz w:val="20"/>
          <w:szCs w:val="20"/>
        </w:rPr>
        <w:t>wooly</w:t>
      </w:r>
      <w:proofErr w:type="spellEnd"/>
      <w:r>
        <w:rPr>
          <w:rFonts w:ascii="Tahoma" w:hAnsi="Tahoma" w:cs="Tahoma"/>
          <w:color w:val="000000"/>
          <w:sz w:val="20"/>
          <w:szCs w:val="20"/>
        </w:rPr>
        <w:t>. New possible order</w:t>
      </w:r>
    </w:p>
    <w:p w:rsidR="001B569A" w:rsidRDefault="001B569A" w:rsidP="001B569A">
      <w:pPr>
        <w:autoSpaceDE w:val="0"/>
        <w:autoSpaceDN w:val="0"/>
        <w:adjustRightInd w:val="0"/>
        <w:spacing w:after="0" w:line="240" w:lineRule="auto"/>
        <w:rPr>
          <w:rFonts w:ascii="Tahoma" w:hAnsi="Tahoma" w:cs="Tahoma"/>
          <w:color w:val="000000"/>
          <w:sz w:val="20"/>
          <w:szCs w:val="20"/>
        </w:rPr>
      </w:pPr>
    </w:p>
    <w:p w:rsidR="001B569A" w:rsidRDefault="001B569A" w:rsidP="001B569A">
      <w:pPr>
        <w:autoSpaceDE w:val="0"/>
        <w:autoSpaceDN w:val="0"/>
        <w:adjustRightInd w:val="0"/>
        <w:spacing w:after="0" w:line="240" w:lineRule="auto"/>
        <w:rPr>
          <w:rFonts w:ascii="Tahoma" w:hAnsi="Tahoma" w:cs="Tahoma"/>
          <w:color w:val="000000"/>
          <w:sz w:val="20"/>
          <w:szCs w:val="20"/>
        </w:rPr>
      </w:pPr>
      <w:r>
        <w:rPr>
          <w:rFonts w:ascii="Tahoma" w:hAnsi="Tahoma" w:cs="Tahoma"/>
          <w:color w:val="000000"/>
          <w:sz w:val="20"/>
          <w:szCs w:val="20"/>
        </w:rPr>
        <w:t>1) Increasingly decisions are based on CE.</w:t>
      </w:r>
    </w:p>
    <w:p w:rsidR="001B569A" w:rsidRDefault="001B569A" w:rsidP="001B569A">
      <w:pPr>
        <w:autoSpaceDE w:val="0"/>
        <w:autoSpaceDN w:val="0"/>
        <w:adjustRightInd w:val="0"/>
        <w:spacing w:after="0" w:line="240" w:lineRule="auto"/>
        <w:rPr>
          <w:rFonts w:ascii="Tahoma" w:hAnsi="Tahoma" w:cs="Tahoma"/>
          <w:color w:val="000000"/>
          <w:sz w:val="20"/>
          <w:szCs w:val="20"/>
        </w:rPr>
      </w:pPr>
      <w:r>
        <w:rPr>
          <w:rFonts w:ascii="Tahoma" w:hAnsi="Tahoma" w:cs="Tahoma"/>
          <w:color w:val="000000"/>
          <w:sz w:val="20"/>
          <w:szCs w:val="20"/>
        </w:rPr>
        <w:t>2) These by their nature require an estimate of utility and cost associated with a disease</w:t>
      </w:r>
    </w:p>
    <w:p w:rsidR="001B569A" w:rsidRDefault="001B569A" w:rsidP="001B569A">
      <w:pPr>
        <w:autoSpaceDE w:val="0"/>
        <w:autoSpaceDN w:val="0"/>
        <w:adjustRightInd w:val="0"/>
        <w:spacing w:after="0" w:line="240" w:lineRule="auto"/>
        <w:rPr>
          <w:rFonts w:ascii="Tahoma" w:hAnsi="Tahoma" w:cs="Tahoma"/>
          <w:color w:val="000000"/>
          <w:sz w:val="20"/>
          <w:szCs w:val="20"/>
        </w:rPr>
      </w:pPr>
      <w:r>
        <w:rPr>
          <w:rFonts w:ascii="Tahoma" w:hAnsi="Tahoma" w:cs="Tahoma"/>
          <w:color w:val="000000"/>
          <w:sz w:val="20"/>
          <w:szCs w:val="20"/>
        </w:rPr>
        <w:t>3) The integrity of paired cost and utility data can be uncertain due to different reporting systems and categorisation of severity.</w:t>
      </w:r>
    </w:p>
    <w:p w:rsidR="001B569A" w:rsidRDefault="001B569A" w:rsidP="001B569A">
      <w:pPr>
        <w:autoSpaceDE w:val="0"/>
        <w:autoSpaceDN w:val="0"/>
        <w:adjustRightInd w:val="0"/>
        <w:spacing w:after="0" w:line="240" w:lineRule="auto"/>
        <w:rPr>
          <w:rFonts w:ascii="Tahoma" w:hAnsi="Tahoma" w:cs="Tahoma"/>
          <w:color w:val="000000"/>
          <w:sz w:val="20"/>
          <w:szCs w:val="20"/>
        </w:rPr>
      </w:pPr>
    </w:p>
    <w:p w:rsidR="001B569A" w:rsidRDefault="001B569A" w:rsidP="001B569A">
      <w:pPr>
        <w:autoSpaceDE w:val="0"/>
        <w:autoSpaceDN w:val="0"/>
        <w:adjustRightInd w:val="0"/>
        <w:spacing w:after="0" w:line="240" w:lineRule="auto"/>
        <w:rPr>
          <w:rFonts w:ascii="Tahoma" w:hAnsi="Tahoma" w:cs="Tahoma"/>
          <w:sz w:val="20"/>
          <w:szCs w:val="20"/>
        </w:rPr>
      </w:pPr>
    </w:p>
    <w:p w:rsidR="001B569A" w:rsidRDefault="001B569A">
      <w:pPr>
        <w:pStyle w:val="CommentText"/>
      </w:pPr>
    </w:p>
    <w:p w:rsidR="001B569A" w:rsidRDefault="001B569A">
      <w:pPr>
        <w:pStyle w:val="CommentText"/>
      </w:pPr>
    </w:p>
  </w:comment>
  <w:comment w:id="1" w:author="Jon Minton" w:date="2013-01-03T13:07:00Z" w:initials="JM">
    <w:p w:rsidR="001B569A" w:rsidRDefault="001B569A">
      <w:pPr>
        <w:pStyle w:val="CommentText"/>
      </w:pPr>
      <w:r>
        <w:rPr>
          <w:rStyle w:val="CommentReference"/>
        </w:rPr>
        <w:annotationRef/>
      </w:r>
      <w:r>
        <w:t xml:space="preserve">Matt Comment: </w:t>
      </w:r>
    </w:p>
    <w:p w:rsidR="001B569A" w:rsidRDefault="001B569A">
      <w:pPr>
        <w:pStyle w:val="CommentText"/>
        <w:rPr>
          <w:rFonts w:ascii="Tahoma" w:hAnsi="Tahoma" w:cs="Tahoma"/>
          <w:color w:val="000000"/>
        </w:rPr>
      </w:pPr>
      <w:r>
        <w:rPr>
          <w:rFonts w:ascii="Tahoma" w:hAnsi="Tahoma" w:cs="Tahoma"/>
          <w:color w:val="000000"/>
        </w:rPr>
        <w:t>This sounds key but I didn't really understand what point was being made</w:t>
      </w:r>
    </w:p>
    <w:p w:rsidR="001B569A" w:rsidRDefault="001B569A">
      <w:pPr>
        <w:pStyle w:val="CommentText"/>
      </w:pPr>
    </w:p>
  </w:comment>
  <w:comment w:id="2" w:author="Jon Minton" w:date="2013-01-03T13:12:00Z" w:initials="JM">
    <w:p w:rsidR="00892D63" w:rsidRDefault="00892D63">
      <w:pPr>
        <w:pStyle w:val="CommentText"/>
      </w:pPr>
      <w:r>
        <w:rPr>
          <w:rStyle w:val="CommentReference"/>
        </w:rPr>
        <w:annotationRef/>
      </w:r>
      <w:r>
        <w:t xml:space="preserve">Matt Comment: </w:t>
      </w:r>
    </w:p>
    <w:p w:rsidR="00892D63" w:rsidRDefault="00892D63">
      <w:pPr>
        <w:pStyle w:val="CommentText"/>
      </w:pPr>
      <w:proofErr w:type="gramStart"/>
      <w:r w:rsidRPr="00892D63">
        <w:t>binomial</w:t>
      </w:r>
      <w:proofErr w:type="gramEnd"/>
      <w:r w:rsidRPr="00892D63">
        <w:t xml:space="preserve"> or beta?</w:t>
      </w:r>
    </w:p>
    <w:p w:rsidR="00892D63" w:rsidRDefault="00892D63">
      <w:pPr>
        <w:pStyle w:val="CommentText"/>
      </w:pPr>
    </w:p>
    <w:p w:rsidR="00892D63" w:rsidRDefault="00892D63">
      <w:pPr>
        <w:pStyle w:val="CommentText"/>
      </w:pPr>
      <w:r>
        <w:t>Jon: binomial</w:t>
      </w:r>
    </w:p>
  </w:comment>
  <w:comment w:id="3" w:author="Jon Minton" w:date="2013-01-03T13:29:00Z" w:initials="JM">
    <w:p w:rsidR="00FD60BB" w:rsidRDefault="00FD60BB">
      <w:pPr>
        <w:pStyle w:val="CommentText"/>
      </w:pPr>
      <w:r>
        <w:rPr>
          <w:rStyle w:val="CommentReference"/>
        </w:rPr>
        <w:annotationRef/>
      </w:r>
      <w:r>
        <w:t>Matt comment: Is this correct, rather than credible interval.</w:t>
      </w:r>
    </w:p>
    <w:p w:rsidR="00FD60BB" w:rsidRDefault="00FD60BB">
      <w:pPr>
        <w:pStyle w:val="CommentText"/>
      </w:pPr>
    </w:p>
    <w:p w:rsidR="00FD60BB" w:rsidRDefault="00FD60BB">
      <w:pPr>
        <w:pStyle w:val="CommentText"/>
      </w:pPr>
      <w:r>
        <w:t>Jon: I think it’s credible interval, as all parameters are represented by distributions rather than fixed values, so is an informal Bayesian process. However happy with using predictive intervals if that’s preferable.</w:t>
      </w:r>
    </w:p>
  </w:comment>
  <w:comment w:id="4" w:author="Jon Minton" w:date="2013-01-03T13:33:00Z" w:initials="JM">
    <w:p w:rsidR="00FD60BB" w:rsidRDefault="00FD60BB">
      <w:pPr>
        <w:pStyle w:val="CommentText"/>
      </w:pPr>
      <w:r>
        <w:rPr>
          <w:rStyle w:val="CommentReference"/>
        </w:rPr>
        <w:annotationRef/>
      </w:r>
      <w:r>
        <w:t xml:space="preserve">Matt: </w:t>
      </w:r>
      <w:proofErr w:type="spellStart"/>
      <w:r w:rsidRPr="00FD60BB">
        <w:t>i</w:t>
      </w:r>
      <w:proofErr w:type="spellEnd"/>
      <w:r w:rsidRPr="00FD60BB">
        <w:t xml:space="preserve"> am not sure this section adds anything. Subsume into limitations</w:t>
      </w:r>
    </w:p>
    <w:p w:rsidR="00FD60BB" w:rsidRDefault="00FD60BB">
      <w:pPr>
        <w:pStyle w:val="CommentText"/>
      </w:pPr>
    </w:p>
    <w:p w:rsidR="00FD60BB" w:rsidRDefault="00FD60BB">
      <w:pPr>
        <w:pStyle w:val="CommentText"/>
      </w:pPr>
      <w:r>
        <w:t>Jon: This is one of the standard summary paragraphs suggested in the MDM guidelines, and in this order. Perhaps suggest ways of cutting down the con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6C6" w:rsidRDefault="000626C6" w:rsidP="00843868">
      <w:pPr>
        <w:spacing w:after="0" w:line="240" w:lineRule="auto"/>
      </w:pPr>
      <w:r>
        <w:separator/>
      </w:r>
    </w:p>
  </w:endnote>
  <w:endnote w:type="continuationSeparator" w:id="0">
    <w:p w:rsidR="000626C6" w:rsidRDefault="000626C6"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1B569A" w:rsidRDefault="001B569A">
        <w:pPr>
          <w:pStyle w:val="Footer"/>
          <w:jc w:val="center"/>
        </w:pPr>
        <w:r>
          <w:fldChar w:fldCharType="begin"/>
        </w:r>
        <w:r>
          <w:instrText xml:space="preserve"> PAGE   \* MERGEFORMAT </w:instrText>
        </w:r>
        <w:r>
          <w:fldChar w:fldCharType="separate"/>
        </w:r>
        <w:r w:rsidR="001C741E">
          <w:rPr>
            <w:noProof/>
          </w:rPr>
          <w:t>28</w:t>
        </w:r>
        <w:r>
          <w:rPr>
            <w:noProof/>
          </w:rPr>
          <w:fldChar w:fldCharType="end"/>
        </w:r>
      </w:p>
    </w:sdtContent>
  </w:sdt>
  <w:p w:rsidR="001B569A" w:rsidRDefault="001B56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6C6" w:rsidRDefault="000626C6" w:rsidP="00843868">
      <w:pPr>
        <w:spacing w:after="0" w:line="240" w:lineRule="auto"/>
      </w:pPr>
      <w:r>
        <w:separator/>
      </w:r>
    </w:p>
  </w:footnote>
  <w:footnote w:type="continuationSeparator" w:id="0">
    <w:p w:rsidR="000626C6" w:rsidRDefault="000626C6"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26C6"/>
    <w:rsid w:val="00063AB9"/>
    <w:rsid w:val="00076A89"/>
    <w:rsid w:val="00084F4A"/>
    <w:rsid w:val="00090547"/>
    <w:rsid w:val="000C76D7"/>
    <w:rsid w:val="000D0043"/>
    <w:rsid w:val="000D28AB"/>
    <w:rsid w:val="000F49A4"/>
    <w:rsid w:val="00103881"/>
    <w:rsid w:val="00127524"/>
    <w:rsid w:val="00144560"/>
    <w:rsid w:val="0015167B"/>
    <w:rsid w:val="00152913"/>
    <w:rsid w:val="00155473"/>
    <w:rsid w:val="00167E59"/>
    <w:rsid w:val="001701B7"/>
    <w:rsid w:val="00180C1C"/>
    <w:rsid w:val="001924BA"/>
    <w:rsid w:val="001A006F"/>
    <w:rsid w:val="001A1307"/>
    <w:rsid w:val="001B569A"/>
    <w:rsid w:val="001C741E"/>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26802"/>
    <w:rsid w:val="00330ADA"/>
    <w:rsid w:val="00333488"/>
    <w:rsid w:val="00336D04"/>
    <w:rsid w:val="0035675E"/>
    <w:rsid w:val="00357E95"/>
    <w:rsid w:val="00363825"/>
    <w:rsid w:val="003650BD"/>
    <w:rsid w:val="00373238"/>
    <w:rsid w:val="0037407B"/>
    <w:rsid w:val="0038332A"/>
    <w:rsid w:val="00390D5B"/>
    <w:rsid w:val="0039295E"/>
    <w:rsid w:val="003A76F9"/>
    <w:rsid w:val="003D5EAE"/>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793"/>
    <w:rsid w:val="00525B09"/>
    <w:rsid w:val="005403B9"/>
    <w:rsid w:val="00544E74"/>
    <w:rsid w:val="0054719D"/>
    <w:rsid w:val="00547FCC"/>
    <w:rsid w:val="00562CD7"/>
    <w:rsid w:val="00585CB9"/>
    <w:rsid w:val="00592400"/>
    <w:rsid w:val="00597577"/>
    <w:rsid w:val="005B51A6"/>
    <w:rsid w:val="005C04B4"/>
    <w:rsid w:val="005C12CA"/>
    <w:rsid w:val="005D6A01"/>
    <w:rsid w:val="005E3183"/>
    <w:rsid w:val="00604D50"/>
    <w:rsid w:val="00604F99"/>
    <w:rsid w:val="00611998"/>
    <w:rsid w:val="00634199"/>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393E"/>
    <w:rsid w:val="006E50C8"/>
    <w:rsid w:val="006F79C5"/>
    <w:rsid w:val="00704B5F"/>
    <w:rsid w:val="007237BA"/>
    <w:rsid w:val="0074233F"/>
    <w:rsid w:val="007518F5"/>
    <w:rsid w:val="00760FD0"/>
    <w:rsid w:val="00762BDF"/>
    <w:rsid w:val="00763745"/>
    <w:rsid w:val="007767A2"/>
    <w:rsid w:val="00780233"/>
    <w:rsid w:val="00793892"/>
    <w:rsid w:val="007A1D5D"/>
    <w:rsid w:val="007A4682"/>
    <w:rsid w:val="007B5157"/>
    <w:rsid w:val="007B52B3"/>
    <w:rsid w:val="007C1686"/>
    <w:rsid w:val="007C55BB"/>
    <w:rsid w:val="007C7108"/>
    <w:rsid w:val="007D487D"/>
    <w:rsid w:val="007E2AF9"/>
    <w:rsid w:val="00835A98"/>
    <w:rsid w:val="00842580"/>
    <w:rsid w:val="00843868"/>
    <w:rsid w:val="00844DCE"/>
    <w:rsid w:val="00850EFC"/>
    <w:rsid w:val="0086180D"/>
    <w:rsid w:val="0087458D"/>
    <w:rsid w:val="00877D18"/>
    <w:rsid w:val="00892D63"/>
    <w:rsid w:val="0089737A"/>
    <w:rsid w:val="008A3FF1"/>
    <w:rsid w:val="008B75EC"/>
    <w:rsid w:val="008F3B8C"/>
    <w:rsid w:val="0090212F"/>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A2E94"/>
    <w:rsid w:val="00DA46A6"/>
    <w:rsid w:val="00DB5DC1"/>
    <w:rsid w:val="00DB70BB"/>
    <w:rsid w:val="00DC2FC4"/>
    <w:rsid w:val="00DC6D9E"/>
    <w:rsid w:val="00DC7290"/>
    <w:rsid w:val="00DC7AAC"/>
    <w:rsid w:val="00DD0E7B"/>
    <w:rsid w:val="00DD1189"/>
    <w:rsid w:val="00DE00C5"/>
    <w:rsid w:val="00DE3B2E"/>
    <w:rsid w:val="00E01A3D"/>
    <w:rsid w:val="00E20F5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C6134"/>
    <w:rsid w:val="00FD60BB"/>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sChild>
                                                    <w:div w:id="544490595">
                                                      <w:marLeft w:val="0"/>
                                                      <w:marRight w:val="0"/>
                                                      <w:marTop w:val="0"/>
                                                      <w:marBottom w:val="0"/>
                                                      <w:divBdr>
                                                        <w:top w:val="none" w:sz="0" w:space="0" w:color="auto"/>
                                                        <w:left w:val="none" w:sz="0" w:space="0" w:color="auto"/>
                                                        <w:bottom w:val="none" w:sz="0" w:space="0" w:color="auto"/>
                                                        <w:right w:val="none" w:sz="0" w:space="0" w:color="auto"/>
                                                      </w:divBdr>
                                                      <w:divsChild>
                                                        <w:div w:id="16712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418108-5D13-40DA-9EED-F0889F26A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Pages>
  <Words>12933</Words>
  <Characters>73719</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86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2</cp:revision>
  <dcterms:created xsi:type="dcterms:W3CDTF">2012-12-04T12:55:00Z</dcterms:created>
  <dcterms:modified xsi:type="dcterms:W3CDTF">2013-01-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IEEE</vt:lpwstr>
  </property>
  <property fmtid="{D5CDD505-2E9C-101B-9397-08002B2CF9AE}" pid="15" name="Mendeley Recent Style Id 5_1">
    <vt:lpwstr>http://www.zotero.org/styles/ieee</vt:lpwstr>
  </property>
  <property fmtid="{D5CDD505-2E9C-101B-9397-08002B2CF9AE}" pid="16" name="Mendeley Recent Style Name 6_1">
    <vt:lpwstr>Modern Humanities Research Association (note with bibliography)</vt:lpwstr>
  </property>
  <property fmtid="{D5CDD505-2E9C-101B-9397-08002B2CF9AE}" pid="17" name="Mendeley Recent Style Id 6_1">
    <vt:lpwstr>http://www.zotero.org/styles/mhra</vt:lpwstr>
  </property>
  <property fmtid="{D5CDD505-2E9C-101B-9397-08002B2CF9AE}" pid="18" name="Mendeley Recent Style Name 7_1">
    <vt:lpwstr>Modern Language Association</vt:lpwstr>
  </property>
  <property fmtid="{D5CDD505-2E9C-101B-9397-08002B2CF9AE}" pid="19" name="Mendeley Recent Style Id 7_1">
    <vt:lpwstr>http://www.zotero.org/styles/mla</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